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p w14:paraId="123163C7" w14:textId="77777777" w:rsidR="00A01443" w:rsidRDefault="00A01443"/>
    <w:p w14:paraId="0BCD91B7" w14:textId="77777777" w:rsidR="00A01443" w:rsidRDefault="00A01443"/>
    <w:p w14:paraId="685BCF17" w14:textId="77777777" w:rsidR="00A01443" w:rsidRDefault="00A01443"/>
    <w:p w14:paraId="252490FE" w14:textId="20FB37A9" w:rsidR="00A01443" w:rsidRDefault="001140D6">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t>Optimization of solid waste collections in Blantyre, Malawi</w:t>
      </w:r>
    </w:p>
    <w:p w14:paraId="06DB242A" w14:textId="77777777" w:rsidR="00A01443" w:rsidRDefault="00A01443">
      <w:pPr>
        <w:jc w:val="center"/>
        <w:rPr>
          <w:rFonts w:ascii="Times New Roman" w:eastAsia="Times New Roman" w:hAnsi="Times New Roman" w:cs="Times New Roman"/>
          <w:sz w:val="24"/>
          <w:szCs w:val="24"/>
        </w:rPr>
      </w:pPr>
    </w:p>
    <w:p w14:paraId="2007021A" w14:textId="4B12556C"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Author: </w:t>
      </w:r>
      <w:r w:rsidR="008E50E3">
        <w:rPr>
          <w:rFonts w:ascii="Times New Roman" w:eastAsia="Times New Roman" w:hAnsi="Times New Roman" w:cs="Times New Roman"/>
          <w:sz w:val="28"/>
          <w:szCs w:val="28"/>
        </w:rPr>
        <w:t>Nicolas Seemann-Ricard</w:t>
      </w:r>
    </w:p>
    <w:p w14:paraId="47E864AE" w14:textId="0E072234"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upervisor: </w:t>
      </w:r>
      <w:r w:rsidR="008E50E3">
        <w:rPr>
          <w:rFonts w:ascii="Times New Roman" w:eastAsia="Times New Roman" w:hAnsi="Times New Roman" w:cs="Times New Roman"/>
          <w:sz w:val="28"/>
          <w:szCs w:val="28"/>
        </w:rPr>
        <w:t>Elizabeth Tilley</w:t>
      </w:r>
    </w:p>
    <w:p w14:paraId="396B3AC2" w14:textId="191F079D" w:rsidR="00A01443" w:rsidRPr="008E50E3" w:rsidRDefault="00A96E4C">
      <w:pPr>
        <w:jc w:val="center"/>
        <w:rPr>
          <w:rFonts w:ascii="Times New Roman" w:eastAsia="Times New Roman" w:hAnsi="Times New Roman" w:cs="Times New Roman"/>
          <w:sz w:val="28"/>
          <w:szCs w:val="28"/>
          <w:lang w:val="de-CH"/>
        </w:rPr>
      </w:pPr>
      <w:r>
        <w:rPr>
          <w:rFonts w:ascii="Times New Roman" w:eastAsia="Times New Roman" w:hAnsi="Times New Roman" w:cs="Times New Roman"/>
          <w:sz w:val="28"/>
          <w:szCs w:val="28"/>
        </w:rPr>
        <w:t xml:space="preserve">Tutor: </w:t>
      </w:r>
      <w:r w:rsidR="008E50E3">
        <w:rPr>
          <w:rFonts w:ascii="Times New Roman" w:eastAsia="Times New Roman" w:hAnsi="Times New Roman" w:cs="Times New Roman"/>
          <w:sz w:val="28"/>
          <w:szCs w:val="28"/>
        </w:rPr>
        <w:t xml:space="preserve">Florian </w:t>
      </w:r>
      <w:r w:rsidR="008E50E3">
        <w:rPr>
          <w:rFonts w:ascii="Times New Roman" w:eastAsia="Times New Roman" w:hAnsi="Times New Roman" w:cs="Times New Roman"/>
          <w:sz w:val="28"/>
          <w:szCs w:val="28"/>
          <w:lang w:val="de-CH"/>
        </w:rPr>
        <w:t>Dörfler</w:t>
      </w:r>
    </w:p>
    <w:p w14:paraId="61B9EC42" w14:textId="77777777" w:rsidR="00A01443" w:rsidRDefault="00A01443">
      <w:pPr>
        <w:jc w:val="center"/>
        <w:rPr>
          <w:rFonts w:ascii="Times New Roman" w:eastAsia="Times New Roman" w:hAnsi="Times New Roman" w:cs="Times New Roman"/>
          <w:sz w:val="24"/>
          <w:szCs w:val="24"/>
        </w:rPr>
      </w:pPr>
    </w:p>
    <w:p w14:paraId="34A97A44" w14:textId="77777777" w:rsidR="00A01443" w:rsidRDefault="00A01443">
      <w:pPr>
        <w:jc w:val="center"/>
        <w:rPr>
          <w:rFonts w:ascii="Times New Roman" w:eastAsia="Times New Roman" w:hAnsi="Times New Roman" w:cs="Times New Roman"/>
          <w:sz w:val="24"/>
          <w:szCs w:val="24"/>
        </w:rPr>
      </w:pPr>
    </w:p>
    <w:p w14:paraId="64C457D2" w14:textId="77777777" w:rsidR="00A01443" w:rsidRDefault="00A01443">
      <w:pPr>
        <w:jc w:val="center"/>
        <w:rPr>
          <w:rFonts w:ascii="Times New Roman" w:eastAsia="Times New Roman" w:hAnsi="Times New Roman" w:cs="Times New Roman"/>
          <w:sz w:val="24"/>
          <w:szCs w:val="24"/>
        </w:rPr>
      </w:pPr>
    </w:p>
    <w:p w14:paraId="5B69FA50" w14:textId="77777777" w:rsidR="00A01443" w:rsidRDefault="00A01443">
      <w:pPr>
        <w:jc w:val="center"/>
        <w:rPr>
          <w:rFonts w:ascii="Times New Roman" w:eastAsia="Times New Roman" w:hAnsi="Times New Roman" w:cs="Times New Roman"/>
          <w:sz w:val="24"/>
          <w:szCs w:val="24"/>
        </w:rPr>
      </w:pPr>
    </w:p>
    <w:p w14:paraId="0BB4C5E7" w14:textId="77777777" w:rsidR="00A01443" w:rsidRDefault="00A01443">
      <w:pPr>
        <w:rPr>
          <w:rFonts w:ascii="Times New Roman" w:eastAsia="Times New Roman" w:hAnsi="Times New Roman" w:cs="Times New Roman"/>
          <w:sz w:val="24"/>
          <w:szCs w:val="24"/>
        </w:rPr>
      </w:pPr>
    </w:p>
    <w:p w14:paraId="3118E58B" w14:textId="77777777" w:rsidR="00A01443" w:rsidRDefault="00A01443">
      <w:pPr>
        <w:jc w:val="center"/>
        <w:rPr>
          <w:rFonts w:ascii="Times New Roman" w:eastAsia="Times New Roman" w:hAnsi="Times New Roman" w:cs="Times New Roman"/>
          <w:sz w:val="24"/>
          <w:szCs w:val="24"/>
        </w:rPr>
      </w:pPr>
    </w:p>
    <w:p w14:paraId="232AC8EF" w14:textId="77777777" w:rsidR="00A01443" w:rsidRDefault="00A01443">
      <w:pPr>
        <w:jc w:val="center"/>
        <w:rPr>
          <w:rFonts w:ascii="Times New Roman" w:eastAsia="Times New Roman" w:hAnsi="Times New Roman" w:cs="Times New Roman"/>
          <w:sz w:val="24"/>
          <w:szCs w:val="24"/>
        </w:rPr>
      </w:pPr>
    </w:p>
    <w:p w14:paraId="3B6B3E95" w14:textId="77777777" w:rsidR="00A01443" w:rsidRDefault="00A01443">
      <w:pPr>
        <w:jc w:val="center"/>
        <w:rPr>
          <w:rFonts w:ascii="Times New Roman" w:eastAsia="Times New Roman" w:hAnsi="Times New Roman" w:cs="Times New Roman"/>
          <w:sz w:val="24"/>
          <w:szCs w:val="24"/>
        </w:rPr>
      </w:pPr>
    </w:p>
    <w:p w14:paraId="1C4CB817" w14:textId="77777777" w:rsidR="00A01443" w:rsidRDefault="00A01443">
      <w:pPr>
        <w:jc w:val="center"/>
        <w:rPr>
          <w:rFonts w:ascii="Times New Roman" w:eastAsia="Times New Roman" w:hAnsi="Times New Roman" w:cs="Times New Roman"/>
          <w:sz w:val="24"/>
          <w:szCs w:val="24"/>
        </w:rPr>
      </w:pPr>
    </w:p>
    <w:p w14:paraId="7E14B293" w14:textId="530311A4" w:rsidR="00A01443" w:rsidRDefault="00610E3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DATE \@ "d MMMM yyyy" </w:instrText>
      </w:r>
      <w:r>
        <w:rPr>
          <w:rFonts w:ascii="Times New Roman" w:eastAsia="Times New Roman" w:hAnsi="Times New Roman" w:cs="Times New Roman"/>
          <w:sz w:val="24"/>
          <w:szCs w:val="24"/>
          <w:lang w:val="en-US"/>
        </w:rPr>
        <w:fldChar w:fldCharType="separate"/>
      </w:r>
      <w:r>
        <w:rPr>
          <w:rFonts w:ascii="Times New Roman" w:eastAsia="Times New Roman" w:hAnsi="Times New Roman" w:cs="Times New Roman"/>
          <w:noProof/>
          <w:sz w:val="24"/>
          <w:szCs w:val="24"/>
          <w:lang w:val="en-US"/>
        </w:rPr>
        <w:t>15 October 2022</w:t>
      </w:r>
      <w:r>
        <w:rPr>
          <w:rFonts w:ascii="Times New Roman" w:eastAsia="Times New Roman" w:hAnsi="Times New Roman" w:cs="Times New Roman"/>
          <w:sz w:val="24"/>
          <w:szCs w:val="24"/>
          <w:lang w:val="en-US"/>
        </w:rPr>
        <w:fldChar w:fldCharType="end"/>
      </w:r>
    </w:p>
    <w:p w14:paraId="7B13BA98" w14:textId="77777777" w:rsidR="00A01443" w:rsidRDefault="00A01443">
      <w:pPr>
        <w:spacing w:after="0" w:line="240" w:lineRule="auto"/>
      </w:pPr>
    </w:p>
    <w:p w14:paraId="3EEA4989" w14:textId="77777777" w:rsidR="00A01443" w:rsidRDefault="00A96E4C">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lastRenderedPageBreak/>
        <w:t>Abstract</w:t>
      </w:r>
    </w:p>
    <w:p w14:paraId="3D13F166" w14:textId="77777777" w:rsidR="00A01443" w:rsidRDefault="00A01443"/>
    <w:p w14:paraId="4120ADB9" w14:textId="77777777" w:rsidR="00A01443" w:rsidRDefault="00A96E4C">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p w14:paraId="513BB9D8" w14:textId="77777777" w:rsidR="00A01443" w:rsidRDefault="00A01443"/>
    <w:p w14:paraId="7B557D30" w14:textId="77777777" w:rsidR="00A01443" w:rsidRDefault="00A01443"/>
    <w:p w14:paraId="19B0A5F5" w14:textId="77777777" w:rsidR="00A01443" w:rsidRDefault="00A01443"/>
    <w:p w14:paraId="28DB63E0" w14:textId="77777777" w:rsidR="00A01443" w:rsidRDefault="00A01443"/>
    <w:p w14:paraId="039340E0" w14:textId="77777777" w:rsidR="00A01443" w:rsidRDefault="00A01443"/>
    <w:p w14:paraId="432C8334" w14:textId="77777777" w:rsidR="00A01443" w:rsidRDefault="00A01443"/>
    <w:p w14:paraId="1DB233B7" w14:textId="77777777" w:rsidR="00A01443" w:rsidRDefault="00A01443"/>
    <w:p w14:paraId="5876B471" w14:textId="77777777" w:rsidR="00A01443" w:rsidRDefault="00A01443"/>
    <w:p w14:paraId="5CF53F65" w14:textId="77777777" w:rsidR="00A01443" w:rsidRDefault="00A01443"/>
    <w:p w14:paraId="478DF88E" w14:textId="77777777" w:rsidR="00A01443" w:rsidRDefault="00A01443"/>
    <w:p w14:paraId="2C854AE2" w14:textId="77777777" w:rsidR="00A01443" w:rsidRDefault="00A01443"/>
    <w:p w14:paraId="10969E24" w14:textId="77777777" w:rsidR="00A01443" w:rsidRDefault="00A01443"/>
    <w:p w14:paraId="7D3D7CFA" w14:textId="77777777" w:rsidR="00A01443" w:rsidRDefault="00A01443"/>
    <w:p w14:paraId="3AF081F9" w14:textId="77777777" w:rsidR="00A01443" w:rsidRDefault="00A01443"/>
    <w:p w14:paraId="37B710BD" w14:textId="77777777" w:rsidR="00A01443" w:rsidRDefault="00A01443"/>
    <w:p w14:paraId="0509EFFD" w14:textId="77777777" w:rsidR="00A01443" w:rsidRDefault="00A01443"/>
    <w:p w14:paraId="694881C4" w14:textId="77777777" w:rsidR="00A01443" w:rsidRDefault="00A01443"/>
    <w:p w14:paraId="1DA739A3" w14:textId="77777777" w:rsidR="00A01443" w:rsidRDefault="00A01443"/>
    <w:p w14:paraId="335AD83D" w14:textId="77777777" w:rsidR="00A01443" w:rsidRDefault="00A01443"/>
    <w:p w14:paraId="3F267493" w14:textId="77777777" w:rsidR="00A01443" w:rsidRDefault="00A01443"/>
    <w:p w14:paraId="41531221" w14:textId="77777777" w:rsidR="00A01443" w:rsidRDefault="00A96E4C">
      <w:pPr>
        <w:pBdr>
          <w:top w:val="nil"/>
          <w:left w:val="nil"/>
          <w:bottom w:val="nil"/>
          <w:right w:val="nil"/>
          <w:between w:val="nil"/>
        </w:pBdr>
        <w:spacing w:line="240" w:lineRule="auto"/>
        <w:rPr>
          <w:rFonts w:cs="Times"/>
          <w:b/>
          <w:color w:val="000000"/>
          <w:sz w:val="32"/>
          <w:szCs w:val="32"/>
        </w:rPr>
      </w:pPr>
      <w:r>
        <w:rPr>
          <w:rFonts w:cs="Times"/>
          <w:b/>
          <w:color w:val="000000"/>
          <w:sz w:val="32"/>
          <w:szCs w:val="32"/>
        </w:rPr>
        <w:lastRenderedPageBreak/>
        <w:t>Table of Contents</w:t>
      </w:r>
    </w:p>
    <w:sdt>
      <w:sdtPr>
        <w:rPr>
          <w:rFonts w:eastAsia="Times" w:cstheme="minorBidi"/>
          <w:color w:val="auto"/>
          <w:sz w:val="22"/>
          <w:lang w:val="en-GB"/>
        </w:rPr>
        <w:id w:val="-1107032961"/>
        <w:docPartObj>
          <w:docPartGallery w:val="Table of Contents"/>
          <w:docPartUnique/>
        </w:docPartObj>
      </w:sdtPr>
      <w:sdtEndPr/>
      <w:sdtContent>
        <w:p w14:paraId="42A7FFEF" w14:textId="5128BC46" w:rsidR="005D201C" w:rsidRDefault="00A96E4C">
          <w:pPr>
            <w:pStyle w:val="TOC1"/>
            <w:tabs>
              <w:tab w:val="left" w:pos="440"/>
              <w:tab w:val="right" w:pos="9016"/>
            </w:tabs>
            <w:rPr>
              <w:rFonts w:asciiTheme="minorHAnsi" w:hAnsiTheme="minorHAnsi" w:cstheme="minorBidi"/>
              <w:noProof/>
              <w:color w:val="auto"/>
              <w:sz w:val="22"/>
              <w:lang w:val="en-CH"/>
            </w:rPr>
          </w:pPr>
          <w:r>
            <w:fldChar w:fldCharType="begin"/>
          </w:r>
          <w:r>
            <w:instrText xml:space="preserve"> TOC \h \u \z </w:instrText>
          </w:r>
          <w:r>
            <w:fldChar w:fldCharType="separate"/>
          </w:r>
          <w:hyperlink w:anchor="_Toc116656876" w:history="1">
            <w:r w:rsidR="005D201C" w:rsidRPr="001F0EDC">
              <w:rPr>
                <w:rStyle w:val="Hyperlink"/>
                <w:noProof/>
              </w:rPr>
              <w:t>1</w:t>
            </w:r>
            <w:r w:rsidR="005D201C">
              <w:rPr>
                <w:rFonts w:asciiTheme="minorHAnsi" w:hAnsiTheme="minorHAnsi" w:cstheme="minorBidi"/>
                <w:noProof/>
                <w:color w:val="auto"/>
                <w:sz w:val="22"/>
                <w:lang w:val="en-CH"/>
              </w:rPr>
              <w:tab/>
            </w:r>
            <w:r w:rsidR="005D201C" w:rsidRPr="001F0EDC">
              <w:rPr>
                <w:rStyle w:val="Hyperlink"/>
                <w:noProof/>
              </w:rPr>
              <w:t>Introduction</w:t>
            </w:r>
            <w:r w:rsidR="005D201C">
              <w:rPr>
                <w:noProof/>
                <w:webHidden/>
              </w:rPr>
              <w:tab/>
            </w:r>
            <w:r w:rsidR="005D201C">
              <w:rPr>
                <w:noProof/>
                <w:webHidden/>
              </w:rPr>
              <w:fldChar w:fldCharType="begin"/>
            </w:r>
            <w:r w:rsidR="005D201C">
              <w:rPr>
                <w:noProof/>
                <w:webHidden/>
              </w:rPr>
              <w:instrText xml:space="preserve"> PAGEREF _Toc116656876 \h </w:instrText>
            </w:r>
            <w:r w:rsidR="005D201C">
              <w:rPr>
                <w:noProof/>
                <w:webHidden/>
              </w:rPr>
            </w:r>
            <w:r w:rsidR="005D201C">
              <w:rPr>
                <w:noProof/>
                <w:webHidden/>
              </w:rPr>
              <w:fldChar w:fldCharType="separate"/>
            </w:r>
            <w:r w:rsidR="005D201C">
              <w:rPr>
                <w:noProof/>
                <w:webHidden/>
              </w:rPr>
              <w:t>4</w:t>
            </w:r>
            <w:r w:rsidR="005D201C">
              <w:rPr>
                <w:noProof/>
                <w:webHidden/>
              </w:rPr>
              <w:fldChar w:fldCharType="end"/>
            </w:r>
          </w:hyperlink>
        </w:p>
        <w:p w14:paraId="42125861" w14:textId="0BF0C883" w:rsidR="005D201C" w:rsidRDefault="00705081">
          <w:pPr>
            <w:pStyle w:val="TOC2"/>
            <w:tabs>
              <w:tab w:val="left" w:pos="880"/>
              <w:tab w:val="right" w:pos="9016"/>
            </w:tabs>
            <w:rPr>
              <w:rFonts w:asciiTheme="minorHAnsi" w:hAnsiTheme="minorHAnsi" w:cstheme="minorBidi"/>
              <w:noProof/>
              <w:color w:val="auto"/>
              <w:sz w:val="22"/>
              <w:lang w:val="en-CH"/>
            </w:rPr>
          </w:pPr>
          <w:hyperlink w:anchor="_Toc116656877" w:history="1">
            <w:r w:rsidR="005D201C" w:rsidRPr="001F0EDC">
              <w:rPr>
                <w:rStyle w:val="Hyperlink"/>
                <w:noProof/>
              </w:rPr>
              <w:t>1.1</w:t>
            </w:r>
            <w:r w:rsidR="005D201C">
              <w:rPr>
                <w:rFonts w:asciiTheme="minorHAnsi" w:hAnsiTheme="minorHAnsi" w:cstheme="minorBidi"/>
                <w:noProof/>
                <w:color w:val="auto"/>
                <w:sz w:val="22"/>
                <w:lang w:val="en-CH"/>
              </w:rPr>
              <w:tab/>
            </w:r>
            <w:r w:rsidR="005D201C" w:rsidRPr="001F0EDC">
              <w:rPr>
                <w:rStyle w:val="Hyperlink"/>
                <w:noProof/>
              </w:rPr>
              <w:t>Background topic 1 (Solid Waste Management)</w:t>
            </w:r>
            <w:r w:rsidR="005D201C">
              <w:rPr>
                <w:noProof/>
                <w:webHidden/>
              </w:rPr>
              <w:tab/>
            </w:r>
            <w:r w:rsidR="005D201C">
              <w:rPr>
                <w:noProof/>
                <w:webHidden/>
              </w:rPr>
              <w:fldChar w:fldCharType="begin"/>
            </w:r>
            <w:r w:rsidR="005D201C">
              <w:rPr>
                <w:noProof/>
                <w:webHidden/>
              </w:rPr>
              <w:instrText xml:space="preserve"> PAGEREF _Toc116656877 \h </w:instrText>
            </w:r>
            <w:r w:rsidR="005D201C">
              <w:rPr>
                <w:noProof/>
                <w:webHidden/>
              </w:rPr>
            </w:r>
            <w:r w:rsidR="005D201C">
              <w:rPr>
                <w:noProof/>
                <w:webHidden/>
              </w:rPr>
              <w:fldChar w:fldCharType="separate"/>
            </w:r>
            <w:r w:rsidR="005D201C">
              <w:rPr>
                <w:noProof/>
                <w:webHidden/>
              </w:rPr>
              <w:t>4</w:t>
            </w:r>
            <w:r w:rsidR="005D201C">
              <w:rPr>
                <w:noProof/>
                <w:webHidden/>
              </w:rPr>
              <w:fldChar w:fldCharType="end"/>
            </w:r>
          </w:hyperlink>
        </w:p>
        <w:p w14:paraId="54D551EF" w14:textId="2A054234" w:rsidR="005D201C" w:rsidRDefault="00705081">
          <w:pPr>
            <w:pStyle w:val="TOC2"/>
            <w:tabs>
              <w:tab w:val="left" w:pos="880"/>
              <w:tab w:val="right" w:pos="9016"/>
            </w:tabs>
            <w:rPr>
              <w:rFonts w:asciiTheme="minorHAnsi" w:hAnsiTheme="minorHAnsi" w:cstheme="minorBidi"/>
              <w:noProof/>
              <w:color w:val="auto"/>
              <w:sz w:val="22"/>
              <w:lang w:val="en-CH"/>
            </w:rPr>
          </w:pPr>
          <w:hyperlink w:anchor="_Toc116656878" w:history="1">
            <w:r w:rsidR="005D201C" w:rsidRPr="001F0EDC">
              <w:rPr>
                <w:rStyle w:val="Hyperlink"/>
                <w:noProof/>
              </w:rPr>
              <w:t>1.2</w:t>
            </w:r>
            <w:r w:rsidR="005D201C">
              <w:rPr>
                <w:rFonts w:asciiTheme="minorHAnsi" w:hAnsiTheme="minorHAnsi" w:cstheme="minorBidi"/>
                <w:noProof/>
                <w:color w:val="auto"/>
                <w:sz w:val="22"/>
                <w:lang w:val="en-CH"/>
              </w:rPr>
              <w:tab/>
            </w:r>
            <w:r w:rsidR="005D201C" w:rsidRPr="001F0EDC">
              <w:rPr>
                <w:rStyle w:val="Hyperlink"/>
                <w:noProof/>
              </w:rPr>
              <w:t>Background topic 2 (SWM in Africa)</w:t>
            </w:r>
            <w:r w:rsidR="005D201C">
              <w:rPr>
                <w:noProof/>
                <w:webHidden/>
              </w:rPr>
              <w:tab/>
            </w:r>
            <w:r w:rsidR="005D201C">
              <w:rPr>
                <w:noProof/>
                <w:webHidden/>
              </w:rPr>
              <w:fldChar w:fldCharType="begin"/>
            </w:r>
            <w:r w:rsidR="005D201C">
              <w:rPr>
                <w:noProof/>
                <w:webHidden/>
              </w:rPr>
              <w:instrText xml:space="preserve"> PAGEREF _Toc116656878 \h </w:instrText>
            </w:r>
            <w:r w:rsidR="005D201C">
              <w:rPr>
                <w:noProof/>
                <w:webHidden/>
              </w:rPr>
            </w:r>
            <w:r w:rsidR="005D201C">
              <w:rPr>
                <w:noProof/>
                <w:webHidden/>
              </w:rPr>
              <w:fldChar w:fldCharType="separate"/>
            </w:r>
            <w:r w:rsidR="005D201C">
              <w:rPr>
                <w:noProof/>
                <w:webHidden/>
              </w:rPr>
              <w:t>4</w:t>
            </w:r>
            <w:r w:rsidR="005D201C">
              <w:rPr>
                <w:noProof/>
                <w:webHidden/>
              </w:rPr>
              <w:fldChar w:fldCharType="end"/>
            </w:r>
          </w:hyperlink>
        </w:p>
        <w:p w14:paraId="16B52FB8" w14:textId="7F33EC88" w:rsidR="005D201C" w:rsidRDefault="00705081">
          <w:pPr>
            <w:pStyle w:val="TOC2"/>
            <w:tabs>
              <w:tab w:val="left" w:pos="880"/>
              <w:tab w:val="right" w:pos="9016"/>
            </w:tabs>
            <w:rPr>
              <w:rFonts w:asciiTheme="minorHAnsi" w:hAnsiTheme="minorHAnsi" w:cstheme="minorBidi"/>
              <w:noProof/>
              <w:color w:val="auto"/>
              <w:sz w:val="22"/>
              <w:lang w:val="en-CH"/>
            </w:rPr>
          </w:pPr>
          <w:hyperlink w:anchor="_Toc116656879" w:history="1">
            <w:r w:rsidR="005D201C" w:rsidRPr="001F0EDC">
              <w:rPr>
                <w:rStyle w:val="Hyperlink"/>
                <w:noProof/>
              </w:rPr>
              <w:t>1.3</w:t>
            </w:r>
            <w:r w:rsidR="005D201C">
              <w:rPr>
                <w:rFonts w:asciiTheme="minorHAnsi" w:hAnsiTheme="minorHAnsi" w:cstheme="minorBidi"/>
                <w:noProof/>
                <w:color w:val="auto"/>
                <w:sz w:val="22"/>
                <w:lang w:val="en-CH"/>
              </w:rPr>
              <w:tab/>
            </w:r>
            <w:r w:rsidR="005D201C" w:rsidRPr="001F0EDC">
              <w:rPr>
                <w:rStyle w:val="Hyperlink"/>
                <w:noProof/>
              </w:rPr>
              <w:t>Justification and Research Questions</w:t>
            </w:r>
            <w:r w:rsidR="005D201C">
              <w:rPr>
                <w:noProof/>
                <w:webHidden/>
              </w:rPr>
              <w:tab/>
            </w:r>
            <w:r w:rsidR="005D201C">
              <w:rPr>
                <w:noProof/>
                <w:webHidden/>
              </w:rPr>
              <w:fldChar w:fldCharType="begin"/>
            </w:r>
            <w:r w:rsidR="005D201C">
              <w:rPr>
                <w:noProof/>
                <w:webHidden/>
              </w:rPr>
              <w:instrText xml:space="preserve"> PAGEREF _Toc116656879 \h </w:instrText>
            </w:r>
            <w:r w:rsidR="005D201C">
              <w:rPr>
                <w:noProof/>
                <w:webHidden/>
              </w:rPr>
            </w:r>
            <w:r w:rsidR="005D201C">
              <w:rPr>
                <w:noProof/>
                <w:webHidden/>
              </w:rPr>
              <w:fldChar w:fldCharType="separate"/>
            </w:r>
            <w:r w:rsidR="005D201C">
              <w:rPr>
                <w:noProof/>
                <w:webHidden/>
              </w:rPr>
              <w:t>4</w:t>
            </w:r>
            <w:r w:rsidR="005D201C">
              <w:rPr>
                <w:noProof/>
                <w:webHidden/>
              </w:rPr>
              <w:fldChar w:fldCharType="end"/>
            </w:r>
          </w:hyperlink>
        </w:p>
        <w:p w14:paraId="3FF45CEB" w14:textId="59BCE801" w:rsidR="005D201C" w:rsidRDefault="00705081">
          <w:pPr>
            <w:pStyle w:val="TOC1"/>
            <w:tabs>
              <w:tab w:val="left" w:pos="440"/>
              <w:tab w:val="right" w:pos="9016"/>
            </w:tabs>
            <w:rPr>
              <w:rFonts w:asciiTheme="minorHAnsi" w:hAnsiTheme="minorHAnsi" w:cstheme="minorBidi"/>
              <w:noProof/>
              <w:color w:val="auto"/>
              <w:sz w:val="22"/>
              <w:lang w:val="en-CH"/>
            </w:rPr>
          </w:pPr>
          <w:hyperlink w:anchor="_Toc116656880" w:history="1">
            <w:r w:rsidR="005D201C" w:rsidRPr="001F0EDC">
              <w:rPr>
                <w:rStyle w:val="Hyperlink"/>
                <w:noProof/>
              </w:rPr>
              <w:t>2</w:t>
            </w:r>
            <w:r w:rsidR="005D201C">
              <w:rPr>
                <w:rFonts w:asciiTheme="minorHAnsi" w:hAnsiTheme="minorHAnsi" w:cstheme="minorBidi"/>
                <w:noProof/>
                <w:color w:val="auto"/>
                <w:sz w:val="22"/>
                <w:lang w:val="en-CH"/>
              </w:rPr>
              <w:tab/>
            </w:r>
            <w:r w:rsidR="005D201C" w:rsidRPr="001F0EDC">
              <w:rPr>
                <w:rStyle w:val="Hyperlink"/>
                <w:noProof/>
              </w:rPr>
              <w:t>Data analysis</w:t>
            </w:r>
            <w:r w:rsidR="005D201C">
              <w:rPr>
                <w:noProof/>
                <w:webHidden/>
              </w:rPr>
              <w:tab/>
            </w:r>
            <w:r w:rsidR="005D201C">
              <w:rPr>
                <w:noProof/>
                <w:webHidden/>
              </w:rPr>
              <w:fldChar w:fldCharType="begin"/>
            </w:r>
            <w:r w:rsidR="005D201C">
              <w:rPr>
                <w:noProof/>
                <w:webHidden/>
              </w:rPr>
              <w:instrText xml:space="preserve"> PAGEREF _Toc116656880 \h </w:instrText>
            </w:r>
            <w:r w:rsidR="005D201C">
              <w:rPr>
                <w:noProof/>
                <w:webHidden/>
              </w:rPr>
            </w:r>
            <w:r w:rsidR="005D201C">
              <w:rPr>
                <w:noProof/>
                <w:webHidden/>
              </w:rPr>
              <w:fldChar w:fldCharType="separate"/>
            </w:r>
            <w:r w:rsidR="005D201C">
              <w:rPr>
                <w:noProof/>
                <w:webHidden/>
              </w:rPr>
              <w:t>5</w:t>
            </w:r>
            <w:r w:rsidR="005D201C">
              <w:rPr>
                <w:noProof/>
                <w:webHidden/>
              </w:rPr>
              <w:fldChar w:fldCharType="end"/>
            </w:r>
          </w:hyperlink>
        </w:p>
        <w:p w14:paraId="1C9D6A41" w14:textId="4F39B8BA" w:rsidR="005D201C" w:rsidRDefault="00705081">
          <w:pPr>
            <w:pStyle w:val="TOC2"/>
            <w:tabs>
              <w:tab w:val="left" w:pos="880"/>
              <w:tab w:val="right" w:pos="9016"/>
            </w:tabs>
            <w:rPr>
              <w:rFonts w:asciiTheme="minorHAnsi" w:hAnsiTheme="minorHAnsi" w:cstheme="minorBidi"/>
              <w:noProof/>
              <w:color w:val="auto"/>
              <w:sz w:val="22"/>
              <w:lang w:val="en-CH"/>
            </w:rPr>
          </w:pPr>
          <w:hyperlink w:anchor="_Toc116656881" w:history="1">
            <w:r w:rsidR="005D201C" w:rsidRPr="001F0EDC">
              <w:rPr>
                <w:rStyle w:val="Hyperlink"/>
                <w:noProof/>
              </w:rPr>
              <w:t>2.1</w:t>
            </w:r>
            <w:r w:rsidR="005D201C">
              <w:rPr>
                <w:rFonts w:asciiTheme="minorHAnsi" w:hAnsiTheme="minorHAnsi" w:cstheme="minorBidi"/>
                <w:noProof/>
                <w:color w:val="auto"/>
                <w:sz w:val="22"/>
                <w:lang w:val="en-CH"/>
              </w:rPr>
              <w:tab/>
            </w:r>
            <w:r w:rsidR="005D201C" w:rsidRPr="001F0EDC">
              <w:rPr>
                <w:rStyle w:val="Hyperlink"/>
                <w:noProof/>
              </w:rPr>
              <w:t>Provided data</w:t>
            </w:r>
            <w:r w:rsidR="005D201C">
              <w:rPr>
                <w:noProof/>
                <w:webHidden/>
              </w:rPr>
              <w:tab/>
            </w:r>
            <w:r w:rsidR="005D201C">
              <w:rPr>
                <w:noProof/>
                <w:webHidden/>
              </w:rPr>
              <w:fldChar w:fldCharType="begin"/>
            </w:r>
            <w:r w:rsidR="005D201C">
              <w:rPr>
                <w:noProof/>
                <w:webHidden/>
              </w:rPr>
              <w:instrText xml:space="preserve"> PAGEREF _Toc116656881 \h </w:instrText>
            </w:r>
            <w:r w:rsidR="005D201C">
              <w:rPr>
                <w:noProof/>
                <w:webHidden/>
              </w:rPr>
            </w:r>
            <w:r w:rsidR="005D201C">
              <w:rPr>
                <w:noProof/>
                <w:webHidden/>
              </w:rPr>
              <w:fldChar w:fldCharType="separate"/>
            </w:r>
            <w:r w:rsidR="005D201C">
              <w:rPr>
                <w:noProof/>
                <w:webHidden/>
              </w:rPr>
              <w:t>5</w:t>
            </w:r>
            <w:r w:rsidR="005D201C">
              <w:rPr>
                <w:noProof/>
                <w:webHidden/>
              </w:rPr>
              <w:fldChar w:fldCharType="end"/>
            </w:r>
          </w:hyperlink>
        </w:p>
        <w:p w14:paraId="5E021302" w14:textId="5A9B040E" w:rsidR="005D201C" w:rsidRDefault="00705081">
          <w:pPr>
            <w:pStyle w:val="TOC3"/>
            <w:tabs>
              <w:tab w:val="left" w:pos="1320"/>
              <w:tab w:val="right" w:pos="9016"/>
            </w:tabs>
            <w:rPr>
              <w:rFonts w:asciiTheme="minorHAnsi" w:hAnsiTheme="minorHAnsi" w:cstheme="minorBidi"/>
              <w:noProof/>
              <w:color w:val="auto"/>
              <w:sz w:val="22"/>
              <w:lang w:val="en-CH"/>
            </w:rPr>
          </w:pPr>
          <w:hyperlink w:anchor="_Toc116656882" w:history="1">
            <w:r w:rsidR="005D201C" w:rsidRPr="001F0EDC">
              <w:rPr>
                <w:rStyle w:val="Hyperlink"/>
                <w:noProof/>
              </w:rPr>
              <w:t>1.1.1</w:t>
            </w:r>
            <w:r w:rsidR="005D201C">
              <w:rPr>
                <w:rFonts w:asciiTheme="minorHAnsi" w:hAnsiTheme="minorHAnsi" w:cstheme="minorBidi"/>
                <w:noProof/>
                <w:color w:val="auto"/>
                <w:sz w:val="22"/>
                <w:lang w:val="en-CH"/>
              </w:rPr>
              <w:tab/>
            </w:r>
            <w:r w:rsidR="005D201C" w:rsidRPr="001F0EDC">
              <w:rPr>
                <w:rStyle w:val="Hyperlink"/>
                <w:noProof/>
              </w:rPr>
              <w:t>Set of skip locations</w:t>
            </w:r>
            <w:r w:rsidR="005D201C">
              <w:rPr>
                <w:noProof/>
                <w:webHidden/>
              </w:rPr>
              <w:tab/>
            </w:r>
            <w:r w:rsidR="005D201C">
              <w:rPr>
                <w:noProof/>
                <w:webHidden/>
              </w:rPr>
              <w:fldChar w:fldCharType="begin"/>
            </w:r>
            <w:r w:rsidR="005D201C">
              <w:rPr>
                <w:noProof/>
                <w:webHidden/>
              </w:rPr>
              <w:instrText xml:space="preserve"> PAGEREF _Toc116656882 \h </w:instrText>
            </w:r>
            <w:r w:rsidR="005D201C">
              <w:rPr>
                <w:noProof/>
                <w:webHidden/>
              </w:rPr>
            </w:r>
            <w:r w:rsidR="005D201C">
              <w:rPr>
                <w:noProof/>
                <w:webHidden/>
              </w:rPr>
              <w:fldChar w:fldCharType="separate"/>
            </w:r>
            <w:r w:rsidR="005D201C">
              <w:rPr>
                <w:noProof/>
                <w:webHidden/>
              </w:rPr>
              <w:t>5</w:t>
            </w:r>
            <w:r w:rsidR="005D201C">
              <w:rPr>
                <w:noProof/>
                <w:webHidden/>
              </w:rPr>
              <w:fldChar w:fldCharType="end"/>
            </w:r>
          </w:hyperlink>
        </w:p>
        <w:p w14:paraId="10A013F0" w14:textId="0EE537CA" w:rsidR="005D201C" w:rsidRDefault="00705081">
          <w:pPr>
            <w:pStyle w:val="TOC1"/>
            <w:tabs>
              <w:tab w:val="left" w:pos="440"/>
              <w:tab w:val="right" w:pos="9016"/>
            </w:tabs>
            <w:rPr>
              <w:rFonts w:asciiTheme="minorHAnsi" w:hAnsiTheme="minorHAnsi" w:cstheme="minorBidi"/>
              <w:noProof/>
              <w:color w:val="auto"/>
              <w:sz w:val="22"/>
              <w:lang w:val="en-CH"/>
            </w:rPr>
          </w:pPr>
          <w:hyperlink w:anchor="_Toc116656883" w:history="1">
            <w:r w:rsidR="005D201C" w:rsidRPr="001F0EDC">
              <w:rPr>
                <w:rStyle w:val="Hyperlink"/>
                <w:noProof/>
              </w:rPr>
              <w:t>3</w:t>
            </w:r>
            <w:r w:rsidR="005D201C">
              <w:rPr>
                <w:rFonts w:asciiTheme="minorHAnsi" w:hAnsiTheme="minorHAnsi" w:cstheme="minorBidi"/>
                <w:noProof/>
                <w:color w:val="auto"/>
                <w:sz w:val="22"/>
                <w:lang w:val="en-CH"/>
              </w:rPr>
              <w:tab/>
            </w:r>
            <w:r w:rsidR="005D201C" w:rsidRPr="001F0EDC">
              <w:rPr>
                <w:rStyle w:val="Hyperlink"/>
                <w:noProof/>
              </w:rPr>
              <w:t>Results and Discussion</w:t>
            </w:r>
            <w:r w:rsidR="005D201C">
              <w:rPr>
                <w:noProof/>
                <w:webHidden/>
              </w:rPr>
              <w:tab/>
            </w:r>
            <w:r w:rsidR="005D201C">
              <w:rPr>
                <w:noProof/>
                <w:webHidden/>
              </w:rPr>
              <w:fldChar w:fldCharType="begin"/>
            </w:r>
            <w:r w:rsidR="005D201C">
              <w:rPr>
                <w:noProof/>
                <w:webHidden/>
              </w:rPr>
              <w:instrText xml:space="preserve"> PAGEREF _Toc116656883 \h </w:instrText>
            </w:r>
            <w:r w:rsidR="005D201C">
              <w:rPr>
                <w:noProof/>
                <w:webHidden/>
              </w:rPr>
            </w:r>
            <w:r w:rsidR="005D201C">
              <w:rPr>
                <w:noProof/>
                <w:webHidden/>
              </w:rPr>
              <w:fldChar w:fldCharType="separate"/>
            </w:r>
            <w:r w:rsidR="005D201C">
              <w:rPr>
                <w:noProof/>
                <w:webHidden/>
              </w:rPr>
              <w:t>6</w:t>
            </w:r>
            <w:r w:rsidR="005D201C">
              <w:rPr>
                <w:noProof/>
                <w:webHidden/>
              </w:rPr>
              <w:fldChar w:fldCharType="end"/>
            </w:r>
          </w:hyperlink>
        </w:p>
        <w:p w14:paraId="68299A5A" w14:textId="6BB957B9" w:rsidR="005D201C" w:rsidRDefault="00705081">
          <w:pPr>
            <w:pStyle w:val="TOC2"/>
            <w:tabs>
              <w:tab w:val="left" w:pos="880"/>
              <w:tab w:val="right" w:pos="9016"/>
            </w:tabs>
            <w:rPr>
              <w:rFonts w:asciiTheme="minorHAnsi" w:hAnsiTheme="minorHAnsi" w:cstheme="minorBidi"/>
              <w:noProof/>
              <w:color w:val="auto"/>
              <w:sz w:val="22"/>
              <w:lang w:val="en-CH"/>
            </w:rPr>
          </w:pPr>
          <w:hyperlink w:anchor="_Toc116656884" w:history="1">
            <w:r w:rsidR="005D201C" w:rsidRPr="001F0EDC">
              <w:rPr>
                <w:rStyle w:val="Hyperlink"/>
                <w:noProof/>
              </w:rPr>
              <w:t>3.1</w:t>
            </w:r>
            <w:r w:rsidR="005D201C">
              <w:rPr>
                <w:rFonts w:asciiTheme="minorHAnsi" w:hAnsiTheme="minorHAnsi" w:cstheme="minorBidi"/>
                <w:noProof/>
                <w:color w:val="auto"/>
                <w:sz w:val="22"/>
                <w:lang w:val="en-CH"/>
              </w:rPr>
              <w:tab/>
            </w:r>
            <w:r w:rsidR="005D201C" w:rsidRPr="001F0EDC">
              <w:rPr>
                <w:rStyle w:val="Hyperlink"/>
                <w:noProof/>
              </w:rPr>
              <w:t>Discussion</w:t>
            </w:r>
            <w:r w:rsidR="005D201C">
              <w:rPr>
                <w:noProof/>
                <w:webHidden/>
              </w:rPr>
              <w:tab/>
            </w:r>
            <w:r w:rsidR="005D201C">
              <w:rPr>
                <w:noProof/>
                <w:webHidden/>
              </w:rPr>
              <w:fldChar w:fldCharType="begin"/>
            </w:r>
            <w:r w:rsidR="005D201C">
              <w:rPr>
                <w:noProof/>
                <w:webHidden/>
              </w:rPr>
              <w:instrText xml:space="preserve"> PAGEREF _Toc116656884 \h </w:instrText>
            </w:r>
            <w:r w:rsidR="005D201C">
              <w:rPr>
                <w:noProof/>
                <w:webHidden/>
              </w:rPr>
            </w:r>
            <w:r w:rsidR="005D201C">
              <w:rPr>
                <w:noProof/>
                <w:webHidden/>
              </w:rPr>
              <w:fldChar w:fldCharType="separate"/>
            </w:r>
            <w:r w:rsidR="005D201C">
              <w:rPr>
                <w:noProof/>
                <w:webHidden/>
              </w:rPr>
              <w:t>6</w:t>
            </w:r>
            <w:r w:rsidR="005D201C">
              <w:rPr>
                <w:noProof/>
                <w:webHidden/>
              </w:rPr>
              <w:fldChar w:fldCharType="end"/>
            </w:r>
          </w:hyperlink>
        </w:p>
        <w:p w14:paraId="1F13696E" w14:textId="6001F43E" w:rsidR="005D201C" w:rsidRDefault="00705081">
          <w:pPr>
            <w:pStyle w:val="TOC2"/>
            <w:tabs>
              <w:tab w:val="left" w:pos="880"/>
              <w:tab w:val="right" w:pos="9016"/>
            </w:tabs>
            <w:rPr>
              <w:rFonts w:asciiTheme="minorHAnsi" w:hAnsiTheme="minorHAnsi" w:cstheme="minorBidi"/>
              <w:noProof/>
              <w:color w:val="auto"/>
              <w:sz w:val="22"/>
              <w:lang w:val="en-CH"/>
            </w:rPr>
          </w:pPr>
          <w:hyperlink w:anchor="_Toc116656885" w:history="1">
            <w:r w:rsidR="005D201C" w:rsidRPr="001F0EDC">
              <w:rPr>
                <w:rStyle w:val="Hyperlink"/>
                <w:noProof/>
              </w:rPr>
              <w:t>3.2</w:t>
            </w:r>
            <w:r w:rsidR="005D201C">
              <w:rPr>
                <w:rFonts w:asciiTheme="minorHAnsi" w:hAnsiTheme="minorHAnsi" w:cstheme="minorBidi"/>
                <w:noProof/>
                <w:color w:val="auto"/>
                <w:sz w:val="22"/>
                <w:lang w:val="en-CH"/>
              </w:rPr>
              <w:tab/>
            </w:r>
            <w:r w:rsidR="005D201C" w:rsidRPr="001F0EDC">
              <w:rPr>
                <w:rStyle w:val="Hyperlink"/>
                <w:noProof/>
              </w:rPr>
              <w:t>Tables and Figures</w:t>
            </w:r>
            <w:r w:rsidR="005D201C">
              <w:rPr>
                <w:noProof/>
                <w:webHidden/>
              </w:rPr>
              <w:tab/>
            </w:r>
            <w:r w:rsidR="005D201C">
              <w:rPr>
                <w:noProof/>
                <w:webHidden/>
              </w:rPr>
              <w:fldChar w:fldCharType="begin"/>
            </w:r>
            <w:r w:rsidR="005D201C">
              <w:rPr>
                <w:noProof/>
                <w:webHidden/>
              </w:rPr>
              <w:instrText xml:space="preserve"> PAGEREF _Toc116656885 \h </w:instrText>
            </w:r>
            <w:r w:rsidR="005D201C">
              <w:rPr>
                <w:noProof/>
                <w:webHidden/>
              </w:rPr>
            </w:r>
            <w:r w:rsidR="005D201C">
              <w:rPr>
                <w:noProof/>
                <w:webHidden/>
              </w:rPr>
              <w:fldChar w:fldCharType="separate"/>
            </w:r>
            <w:r w:rsidR="005D201C">
              <w:rPr>
                <w:noProof/>
                <w:webHidden/>
              </w:rPr>
              <w:t>6</w:t>
            </w:r>
            <w:r w:rsidR="005D201C">
              <w:rPr>
                <w:noProof/>
                <w:webHidden/>
              </w:rPr>
              <w:fldChar w:fldCharType="end"/>
            </w:r>
          </w:hyperlink>
        </w:p>
        <w:p w14:paraId="46C068AB" w14:textId="1624D03D" w:rsidR="005D201C" w:rsidRDefault="00705081">
          <w:pPr>
            <w:pStyle w:val="TOC2"/>
            <w:tabs>
              <w:tab w:val="left" w:pos="880"/>
              <w:tab w:val="right" w:pos="9016"/>
            </w:tabs>
            <w:rPr>
              <w:rFonts w:asciiTheme="minorHAnsi" w:hAnsiTheme="minorHAnsi" w:cstheme="minorBidi"/>
              <w:noProof/>
              <w:color w:val="auto"/>
              <w:sz w:val="22"/>
              <w:lang w:val="en-CH"/>
            </w:rPr>
          </w:pPr>
          <w:hyperlink w:anchor="_Toc116656886" w:history="1">
            <w:r w:rsidR="005D201C" w:rsidRPr="001F0EDC">
              <w:rPr>
                <w:rStyle w:val="Hyperlink"/>
                <w:noProof/>
              </w:rPr>
              <w:t>3.3</w:t>
            </w:r>
            <w:r w:rsidR="005D201C">
              <w:rPr>
                <w:rFonts w:asciiTheme="minorHAnsi" w:hAnsiTheme="minorHAnsi" w:cstheme="minorBidi"/>
                <w:noProof/>
                <w:color w:val="auto"/>
                <w:sz w:val="22"/>
                <w:lang w:val="en-CH"/>
              </w:rPr>
              <w:tab/>
            </w:r>
            <w:r w:rsidR="005D201C" w:rsidRPr="001F0EDC">
              <w:rPr>
                <w:rStyle w:val="Hyperlink"/>
                <w:noProof/>
              </w:rPr>
              <w:t>Tables</w:t>
            </w:r>
            <w:r w:rsidR="005D201C">
              <w:rPr>
                <w:noProof/>
                <w:webHidden/>
              </w:rPr>
              <w:tab/>
            </w:r>
            <w:r w:rsidR="005D201C">
              <w:rPr>
                <w:noProof/>
                <w:webHidden/>
              </w:rPr>
              <w:fldChar w:fldCharType="begin"/>
            </w:r>
            <w:r w:rsidR="005D201C">
              <w:rPr>
                <w:noProof/>
                <w:webHidden/>
              </w:rPr>
              <w:instrText xml:space="preserve"> PAGEREF _Toc116656886 \h </w:instrText>
            </w:r>
            <w:r w:rsidR="005D201C">
              <w:rPr>
                <w:noProof/>
                <w:webHidden/>
              </w:rPr>
            </w:r>
            <w:r w:rsidR="005D201C">
              <w:rPr>
                <w:noProof/>
                <w:webHidden/>
              </w:rPr>
              <w:fldChar w:fldCharType="separate"/>
            </w:r>
            <w:r w:rsidR="005D201C">
              <w:rPr>
                <w:noProof/>
                <w:webHidden/>
              </w:rPr>
              <w:t>6</w:t>
            </w:r>
            <w:r w:rsidR="005D201C">
              <w:rPr>
                <w:noProof/>
                <w:webHidden/>
              </w:rPr>
              <w:fldChar w:fldCharType="end"/>
            </w:r>
          </w:hyperlink>
        </w:p>
        <w:p w14:paraId="5E7C3B71" w14:textId="6EBF9872" w:rsidR="005D201C" w:rsidRDefault="00705081">
          <w:pPr>
            <w:pStyle w:val="TOC1"/>
            <w:tabs>
              <w:tab w:val="left" w:pos="440"/>
              <w:tab w:val="right" w:pos="9016"/>
            </w:tabs>
            <w:rPr>
              <w:rFonts w:asciiTheme="minorHAnsi" w:hAnsiTheme="minorHAnsi" w:cstheme="minorBidi"/>
              <w:noProof/>
              <w:color w:val="auto"/>
              <w:sz w:val="22"/>
              <w:lang w:val="en-CH"/>
            </w:rPr>
          </w:pPr>
          <w:hyperlink w:anchor="_Toc116656887" w:history="1">
            <w:r w:rsidR="005D201C" w:rsidRPr="001F0EDC">
              <w:rPr>
                <w:rStyle w:val="Hyperlink"/>
                <w:noProof/>
              </w:rPr>
              <w:t>4</w:t>
            </w:r>
            <w:r w:rsidR="005D201C">
              <w:rPr>
                <w:rFonts w:asciiTheme="minorHAnsi" w:hAnsiTheme="minorHAnsi" w:cstheme="minorBidi"/>
                <w:noProof/>
                <w:color w:val="auto"/>
                <w:sz w:val="22"/>
                <w:lang w:val="en-CH"/>
              </w:rPr>
              <w:tab/>
            </w:r>
            <w:r w:rsidR="005D201C" w:rsidRPr="001F0EDC">
              <w:rPr>
                <w:rStyle w:val="Hyperlink"/>
                <w:noProof/>
              </w:rPr>
              <w:t>Conclusions and Recommendations</w:t>
            </w:r>
            <w:r w:rsidR="005D201C">
              <w:rPr>
                <w:noProof/>
                <w:webHidden/>
              </w:rPr>
              <w:tab/>
            </w:r>
            <w:r w:rsidR="005D201C">
              <w:rPr>
                <w:noProof/>
                <w:webHidden/>
              </w:rPr>
              <w:fldChar w:fldCharType="begin"/>
            </w:r>
            <w:r w:rsidR="005D201C">
              <w:rPr>
                <w:noProof/>
                <w:webHidden/>
              </w:rPr>
              <w:instrText xml:space="preserve"> PAGEREF _Toc116656887 \h </w:instrText>
            </w:r>
            <w:r w:rsidR="005D201C">
              <w:rPr>
                <w:noProof/>
                <w:webHidden/>
              </w:rPr>
            </w:r>
            <w:r w:rsidR="005D201C">
              <w:rPr>
                <w:noProof/>
                <w:webHidden/>
              </w:rPr>
              <w:fldChar w:fldCharType="separate"/>
            </w:r>
            <w:r w:rsidR="005D201C">
              <w:rPr>
                <w:noProof/>
                <w:webHidden/>
              </w:rPr>
              <w:t>7</w:t>
            </w:r>
            <w:r w:rsidR="005D201C">
              <w:rPr>
                <w:noProof/>
                <w:webHidden/>
              </w:rPr>
              <w:fldChar w:fldCharType="end"/>
            </w:r>
          </w:hyperlink>
        </w:p>
        <w:p w14:paraId="5F01374A" w14:textId="344CEF20" w:rsidR="005D201C" w:rsidRDefault="00705081">
          <w:pPr>
            <w:pStyle w:val="TOC1"/>
            <w:tabs>
              <w:tab w:val="left" w:pos="440"/>
              <w:tab w:val="right" w:pos="9016"/>
            </w:tabs>
            <w:rPr>
              <w:rFonts w:asciiTheme="minorHAnsi" w:hAnsiTheme="minorHAnsi" w:cstheme="minorBidi"/>
              <w:noProof/>
              <w:color w:val="auto"/>
              <w:sz w:val="22"/>
              <w:lang w:val="en-CH"/>
            </w:rPr>
          </w:pPr>
          <w:hyperlink w:anchor="_Toc116656888" w:history="1">
            <w:r w:rsidR="005D201C" w:rsidRPr="001F0EDC">
              <w:rPr>
                <w:rStyle w:val="Hyperlink"/>
                <w:noProof/>
              </w:rPr>
              <w:t>5</w:t>
            </w:r>
            <w:r w:rsidR="005D201C">
              <w:rPr>
                <w:rFonts w:asciiTheme="minorHAnsi" w:hAnsiTheme="minorHAnsi" w:cstheme="minorBidi"/>
                <w:noProof/>
                <w:color w:val="auto"/>
                <w:sz w:val="22"/>
                <w:lang w:val="en-CH"/>
              </w:rPr>
              <w:tab/>
            </w:r>
            <w:r w:rsidR="005D201C" w:rsidRPr="001F0EDC">
              <w:rPr>
                <w:rStyle w:val="Hyperlink"/>
                <w:noProof/>
              </w:rPr>
              <w:t>References</w:t>
            </w:r>
            <w:r w:rsidR="005D201C">
              <w:rPr>
                <w:noProof/>
                <w:webHidden/>
              </w:rPr>
              <w:tab/>
            </w:r>
            <w:r w:rsidR="005D201C">
              <w:rPr>
                <w:noProof/>
                <w:webHidden/>
              </w:rPr>
              <w:fldChar w:fldCharType="begin"/>
            </w:r>
            <w:r w:rsidR="005D201C">
              <w:rPr>
                <w:noProof/>
                <w:webHidden/>
              </w:rPr>
              <w:instrText xml:space="preserve"> PAGEREF _Toc116656888 \h </w:instrText>
            </w:r>
            <w:r w:rsidR="005D201C">
              <w:rPr>
                <w:noProof/>
                <w:webHidden/>
              </w:rPr>
            </w:r>
            <w:r w:rsidR="005D201C">
              <w:rPr>
                <w:noProof/>
                <w:webHidden/>
              </w:rPr>
              <w:fldChar w:fldCharType="separate"/>
            </w:r>
            <w:r w:rsidR="005D201C">
              <w:rPr>
                <w:noProof/>
                <w:webHidden/>
              </w:rPr>
              <w:t>7</w:t>
            </w:r>
            <w:r w:rsidR="005D201C">
              <w:rPr>
                <w:noProof/>
                <w:webHidden/>
              </w:rPr>
              <w:fldChar w:fldCharType="end"/>
            </w:r>
          </w:hyperlink>
        </w:p>
        <w:p w14:paraId="618762CD" w14:textId="126EF58C" w:rsidR="00A01443" w:rsidRDefault="00A96E4C">
          <w:r>
            <w:fldChar w:fldCharType="end"/>
          </w:r>
        </w:p>
      </w:sdtContent>
    </w:sdt>
    <w:p w14:paraId="47CF8701" w14:textId="2E0D9FB4" w:rsidR="00A01443" w:rsidRDefault="00A01443">
      <w:pPr>
        <w:rPr>
          <w:rFonts w:ascii="Calibri" w:eastAsia="Calibri" w:hAnsi="Calibri" w:cs="Calibri"/>
          <w:color w:val="2F5496"/>
          <w:sz w:val="32"/>
          <w:szCs w:val="32"/>
        </w:rPr>
      </w:pPr>
    </w:p>
    <w:p w14:paraId="36ACCCDF" w14:textId="77777777" w:rsidR="00485076" w:rsidRDefault="00485076">
      <w:pPr>
        <w:rPr>
          <w:rFonts w:ascii="Times New Roman" w:eastAsiaTheme="majorEastAsia" w:hAnsi="Times New Roman" w:cstheme="majorBidi"/>
          <w:b/>
          <w:color w:val="000000" w:themeColor="text1"/>
          <w:sz w:val="32"/>
          <w:szCs w:val="32"/>
        </w:rPr>
      </w:pPr>
      <w:r>
        <w:br w:type="page"/>
      </w:r>
    </w:p>
    <w:p w14:paraId="16F6C276" w14:textId="36C55509" w:rsidR="00A01443" w:rsidRDefault="00A96E4C" w:rsidP="00A25E24">
      <w:pPr>
        <w:pStyle w:val="Heading1"/>
      </w:pPr>
      <w:bookmarkStart w:id="1" w:name="_Toc116656876"/>
      <w:r w:rsidRPr="00981814">
        <w:lastRenderedPageBreak/>
        <w:t>Introduction</w:t>
      </w:r>
      <w:bookmarkEnd w:id="1"/>
    </w:p>
    <w:p w14:paraId="2FA4B55C" w14:textId="77777777" w:rsidR="00C3461D" w:rsidRPr="00C3461D" w:rsidRDefault="00C3461D" w:rsidP="00C3461D">
      <w:pPr>
        <w:rPr>
          <w:rFonts w:ascii="Times New Roman" w:eastAsiaTheme="majorEastAsia" w:hAnsi="Times New Roman" w:cstheme="majorBidi"/>
          <w:b/>
          <w:color w:val="000000" w:themeColor="text1"/>
          <w:sz w:val="28"/>
          <w:szCs w:val="26"/>
        </w:rPr>
      </w:pPr>
      <w:r w:rsidRPr="00C3461D">
        <w:t>The project seeks to minimize the costs of operation of the municipal solid waste management service in Blantyre Malawi, while limiting overflowing of the communal skips.</w:t>
      </w:r>
    </w:p>
    <w:p w14:paraId="6B4EA623" w14:textId="18F1562A" w:rsidR="00A01443" w:rsidRDefault="00A96E4C" w:rsidP="00981814">
      <w:pPr>
        <w:pStyle w:val="Heading2"/>
      </w:pPr>
      <w:bookmarkStart w:id="2" w:name="_Toc116656877"/>
      <w:r w:rsidRPr="00981814">
        <w:t>Background</w:t>
      </w:r>
      <w:r>
        <w:t xml:space="preserve"> topic 1 (Solid Waste Management)</w:t>
      </w:r>
      <w:bookmarkEnd w:id="2"/>
    </w:p>
    <w:p w14:paraId="4FEE7527" w14:textId="55751AC2" w:rsidR="00A01443" w:rsidRDefault="00A96E4C" w:rsidP="00981814">
      <w:pPr>
        <w:pStyle w:val="Heading2"/>
      </w:pPr>
      <w:bookmarkStart w:id="3" w:name="_Toc116656878"/>
      <w:r>
        <w:t>Background topic 2 (SWM in Africa)</w:t>
      </w:r>
      <w:bookmarkEnd w:id="3"/>
    </w:p>
    <w:p w14:paraId="0A1145D1" w14:textId="22963881" w:rsidR="00A01443" w:rsidRDefault="00A96E4C">
      <w:pPr>
        <w:ind w:left="578"/>
      </w:pPr>
      <w:r>
        <w:t xml:space="preserve">Maybe now you dive into the global differences in collection </w:t>
      </w:r>
    </w:p>
    <w:p w14:paraId="780278EA" w14:textId="5DA0D75D" w:rsidR="005D201C" w:rsidRDefault="005D201C" w:rsidP="005D201C">
      <w:pPr>
        <w:pStyle w:val="Heading3"/>
      </w:pPr>
      <w:proofErr w:type="spellStart"/>
      <w:r>
        <w:t>Alskdjfasd</w:t>
      </w:r>
      <w:proofErr w:type="spellEnd"/>
    </w:p>
    <w:p w14:paraId="6895AEAA" w14:textId="02FEBD76" w:rsidR="005D201C" w:rsidRPr="005D201C" w:rsidRDefault="005D201C" w:rsidP="005D201C">
      <w:pPr>
        <w:pStyle w:val="Heading3"/>
      </w:pPr>
      <w:proofErr w:type="spellStart"/>
      <w:r>
        <w:t>saldkfjals</w:t>
      </w:r>
      <w:proofErr w:type="spellEnd"/>
    </w:p>
    <w:p w14:paraId="09A7C78C" w14:textId="040F8DBA" w:rsidR="00485076" w:rsidRDefault="00A96E4C" w:rsidP="00981814">
      <w:pPr>
        <w:pStyle w:val="Heading2"/>
      </w:pPr>
      <w:bookmarkStart w:id="4" w:name="_Toc116656879"/>
      <w:r>
        <w:t>Justification and Research Questions</w:t>
      </w:r>
      <w:bookmarkEnd w:id="4"/>
    </w:p>
    <w:p w14:paraId="64F4D58D" w14:textId="3A5B9A4C" w:rsidR="00C3461D" w:rsidRDefault="00C3461D" w:rsidP="00C3461D">
      <w:pPr>
        <w:pStyle w:val="ListParagraph"/>
        <w:numPr>
          <w:ilvl w:val="0"/>
          <w:numId w:val="5"/>
        </w:numPr>
      </w:pPr>
      <w:r>
        <w:t>How can we model with limited data</w:t>
      </w:r>
    </w:p>
    <w:p w14:paraId="673B1C6A" w14:textId="2CE0A42D" w:rsidR="00C3461D" w:rsidRDefault="00C3461D" w:rsidP="00C3461D">
      <w:pPr>
        <w:pStyle w:val="ListParagraph"/>
        <w:numPr>
          <w:ilvl w:val="0"/>
          <w:numId w:val="5"/>
        </w:numPr>
      </w:pPr>
      <w:r>
        <w:t>How many trucks are needed to service all the skips? What would be the mileage and cost of servicing all skips without overflow?</w:t>
      </w:r>
    </w:p>
    <w:p w14:paraId="410715C9" w14:textId="6C3B4385" w:rsidR="00C3461D" w:rsidRPr="00C3461D" w:rsidRDefault="00C3461D" w:rsidP="00C3461D">
      <w:pPr>
        <w:pStyle w:val="ListParagraph"/>
        <w:numPr>
          <w:ilvl w:val="0"/>
          <w:numId w:val="5"/>
        </w:numPr>
      </w:pPr>
      <w:r>
        <w:t>What would be the optimal routing schedule?</w:t>
      </w:r>
    </w:p>
    <w:p w14:paraId="0FDF9510" w14:textId="77777777" w:rsidR="00E069DB" w:rsidRDefault="00E069DB">
      <w:pPr>
        <w:rPr>
          <w:rFonts w:ascii="Times New Roman" w:eastAsiaTheme="majorEastAsia" w:hAnsi="Times New Roman" w:cstheme="majorBidi"/>
          <w:b/>
          <w:color w:val="000000" w:themeColor="text1"/>
          <w:sz w:val="32"/>
          <w:szCs w:val="32"/>
        </w:rPr>
      </w:pPr>
      <w:r>
        <w:br w:type="page"/>
      </w:r>
    </w:p>
    <w:p w14:paraId="03D71D4A" w14:textId="5E0B0DF8" w:rsidR="00B3170C" w:rsidRDefault="00885478" w:rsidP="00981814">
      <w:pPr>
        <w:pStyle w:val="Heading1"/>
      </w:pPr>
      <w:bookmarkStart w:id="5" w:name="_Toc116656880"/>
      <w:r>
        <w:lastRenderedPageBreak/>
        <w:t>Data analysis</w:t>
      </w:r>
      <w:bookmarkEnd w:id="5"/>
    </w:p>
    <w:p w14:paraId="38BE7EEB" w14:textId="4A8AABEF" w:rsidR="002143A8" w:rsidRPr="00A92CC4" w:rsidRDefault="000C4C38" w:rsidP="002143A8">
      <w:r w:rsidRPr="000C4C38">
        <w:t xml:space="preserve">In order to formulate feasible and pertinent recommendations, parameters reflecting the situation need to be calculated. Specifically, </w:t>
      </w:r>
      <w:r w:rsidR="001B09BF">
        <w:t xml:space="preserve">the location of skips and </w:t>
      </w:r>
      <w:r w:rsidRPr="000C4C38">
        <w:t xml:space="preserve">the rate at which </w:t>
      </w:r>
      <w:r w:rsidR="001B09BF">
        <w:t>skips</w:t>
      </w:r>
      <w:r w:rsidRPr="000C4C38">
        <w:t xml:space="preserve"> are filling, so as to know the frequency at which they need to be emptied</w:t>
      </w:r>
      <w:r w:rsidR="001B09BF">
        <w:t xml:space="preserve"> (services). </w:t>
      </w:r>
      <w:r w:rsidR="00A92CC4">
        <w:t xml:space="preserve">The more robust set, as seen in this section, is a timeseries of specific skips filling and emptying. However, the scope of it is quite narrow, with only 12 useful filling rates extracted, all in a small area of Blantyre. A second dataset gives the arrivals at Mzedi dump, the main waste </w:t>
      </w:r>
      <w:r w:rsidR="00A92CC4">
        <w:rPr>
          <w:b/>
          <w:bCs/>
        </w:rPr>
        <w:t>*word*</w:t>
      </w:r>
      <w:r w:rsidR="00A92CC4">
        <w:t xml:space="preserve"> in Blantyre</w:t>
      </w:r>
      <w:r w:rsidR="001D4902">
        <w:t xml:space="preserve">. </w:t>
      </w:r>
    </w:p>
    <w:p w14:paraId="7354A16F" w14:textId="2FF2DEAF" w:rsidR="00B91D9F" w:rsidRDefault="000C4C38" w:rsidP="005B7CCE">
      <w:pPr>
        <w:pStyle w:val="Heading2"/>
      </w:pPr>
      <w:bookmarkStart w:id="6" w:name="_Toc116656882"/>
      <w:r>
        <w:t>Set of skip locations</w:t>
      </w:r>
      <w:bookmarkEnd w:id="6"/>
    </w:p>
    <w:p w14:paraId="0E9A9C4C" w14:textId="39553D59" w:rsidR="00AC653D" w:rsidRDefault="00AC653D" w:rsidP="00AC653D">
      <w:r w:rsidRPr="00AC653D">
        <w:t xml:space="preserve">A set of skip, </w:t>
      </w:r>
      <w:r w:rsidR="004960BE">
        <w:t>taken</w:t>
      </w:r>
      <w:r w:rsidRPr="00AC653D">
        <w:t xml:space="preserve"> to be all the community skips to be serviced in Blantyre, along with GPS coordinates is given. Each skip is 7m</w:t>
      </w:r>
      <w:r w:rsidR="00D44FC3">
        <w:rPr>
          <w:vertAlign w:val="superscript"/>
        </w:rPr>
        <w:t>3</w:t>
      </w:r>
      <w:r w:rsidRPr="00AC653D">
        <w:t>. Some data points have the same name, when several skips are in the same area (e.g. three skips in the same market). It is unknown if more than one skip can be represented by one coordinate point. Furthermore, there is no information about the intended nature of the waste (organic or inorganic). The locations of the municipal dump (Mzedi dump), the truck</w:t>
      </w:r>
      <w:r>
        <w:t xml:space="preserve"> </w:t>
      </w:r>
      <w:r w:rsidRPr="00AC653D">
        <w:t xml:space="preserve">storage facility and the compost facility are also </w:t>
      </w:r>
      <w:r w:rsidR="004960BE">
        <w:t>given</w:t>
      </w:r>
      <w:r w:rsidRPr="00AC653D">
        <w:t>.</w:t>
      </w:r>
      <w:r w:rsidR="00214009">
        <w:t xml:space="preserve"> The locations are mapped in </w:t>
      </w:r>
      <w:r w:rsidR="0000260E">
        <w:fldChar w:fldCharType="begin"/>
      </w:r>
      <w:r w:rsidR="0000260E">
        <w:instrText xml:space="preserve"> REF _Ref116656831 \h </w:instrText>
      </w:r>
      <w:r w:rsidR="0000260E">
        <w:fldChar w:fldCharType="separate"/>
      </w:r>
      <w:r w:rsidR="0000260E">
        <w:t xml:space="preserve">Figure </w:t>
      </w:r>
      <w:r w:rsidR="0000260E">
        <w:rPr>
          <w:noProof/>
        </w:rPr>
        <w:t>1</w:t>
      </w:r>
      <w:r w:rsidR="0000260E">
        <w:fldChar w:fldCharType="end"/>
      </w:r>
      <w:r w:rsidR="0000260E">
        <w:t xml:space="preserve">. </w:t>
      </w:r>
    </w:p>
    <w:p w14:paraId="1DBF7AA2" w14:textId="77777777" w:rsidR="00AC653D" w:rsidRDefault="00AC653D" w:rsidP="00AC653D">
      <w:pPr>
        <w:keepNext/>
        <w:jc w:val="center"/>
      </w:pPr>
      <w:r>
        <w:rPr>
          <w:noProof/>
        </w:rPr>
        <w:drawing>
          <wp:inline distT="0" distB="0" distL="0" distR="0" wp14:anchorId="3EABA13E" wp14:editId="1A5D31E7">
            <wp:extent cx="5080000" cy="3815644"/>
            <wp:effectExtent l="0" t="0" r="6350" b="0"/>
            <wp:docPr id="24" name="Picture"/>
            <wp:cNvGraphicFramePr/>
            <a:graphic xmlns:a="http://schemas.openxmlformats.org/drawingml/2006/main">
              <a:graphicData uri="http://schemas.openxmlformats.org/drawingml/2006/picture">
                <pic:pic xmlns:pic="http://schemas.openxmlformats.org/drawingml/2006/picture">
                  <pic:nvPicPr>
                    <pic:cNvPr id="25" name="Picture" descr="../../src/GIS/QGIS_map/figures/skips_list.png"/>
                    <pic:cNvPicPr>
                      <a:picLocks noChangeAspect="1" noChangeArrowheads="1"/>
                    </pic:cNvPicPr>
                  </pic:nvPicPr>
                  <pic:blipFill>
                    <a:blip r:embed="rId10"/>
                    <a:stretch>
                      <a:fillRect/>
                    </a:stretch>
                  </pic:blipFill>
                  <pic:spPr bwMode="auto">
                    <a:xfrm>
                      <a:off x="0" y="0"/>
                      <a:ext cx="5093055" cy="3825449"/>
                    </a:xfrm>
                    <a:prstGeom prst="rect">
                      <a:avLst/>
                    </a:prstGeom>
                    <a:noFill/>
                    <a:ln w="9525">
                      <a:noFill/>
                      <a:headEnd/>
                      <a:tailEnd/>
                    </a:ln>
                  </pic:spPr>
                </pic:pic>
              </a:graphicData>
            </a:graphic>
          </wp:inline>
        </w:drawing>
      </w:r>
    </w:p>
    <w:p w14:paraId="10AFCA59" w14:textId="7B992D8E" w:rsidR="00C2629F" w:rsidRDefault="00AC653D" w:rsidP="00C2629F">
      <w:pPr>
        <w:pStyle w:val="Caption"/>
        <w:jc w:val="center"/>
      </w:pPr>
      <w:bookmarkStart w:id="7" w:name="_Ref116656831"/>
      <w:r>
        <w:t xml:space="preserve">Figure </w:t>
      </w:r>
      <w:fldSimple w:instr=" SEQ Figure \* ARABIC ">
        <w:r w:rsidR="00851081">
          <w:rPr>
            <w:noProof/>
          </w:rPr>
          <w:t>1</w:t>
        </w:r>
      </w:fldSimple>
      <w:bookmarkEnd w:id="7"/>
      <w:r>
        <w:t xml:space="preserve"> </w:t>
      </w:r>
      <w:r w:rsidRPr="00CC2FCE">
        <w:t>Locations of skips, dump, compost facility and truck storage</w:t>
      </w:r>
      <w:r w:rsidR="00D35FE8">
        <w:t xml:space="preserve"> in Blantyre</w:t>
      </w:r>
    </w:p>
    <w:p w14:paraId="58DA7382" w14:textId="77777777" w:rsidR="00C2629F" w:rsidRDefault="00C2629F" w:rsidP="005B7CCE">
      <w:pPr>
        <w:pStyle w:val="Heading2"/>
      </w:pPr>
      <w:r>
        <w:t>Skips filling data</w:t>
      </w:r>
    </w:p>
    <w:p w14:paraId="36875E14" w14:textId="77777777" w:rsidR="00FF194C" w:rsidRDefault="00C2629F" w:rsidP="00C2629F">
      <w:r w:rsidRPr="00C2629F">
        <w:t>Filling data for a number of skips is provided. The time series are named in the following fashion: “</w:t>
      </w:r>
      <w:proofErr w:type="spellStart"/>
      <w:r w:rsidRPr="00C2629F">
        <w:t>area+type</w:t>
      </w:r>
      <w:proofErr w:type="spellEnd"/>
      <w:r w:rsidRPr="00C2629F">
        <w:t xml:space="preserve"> of </w:t>
      </w:r>
      <w:proofErr w:type="spellStart"/>
      <w:r w:rsidRPr="00C2629F">
        <w:t>waste+number</w:t>
      </w:r>
      <w:proofErr w:type="spellEnd"/>
      <w:r w:rsidRPr="00C2629F">
        <w:t xml:space="preserve">”. The names of the areas do not always match the ones from the set of </w:t>
      </w:r>
      <w:r w:rsidRPr="00C2629F">
        <w:lastRenderedPageBreak/>
        <w:t>skip locations, in addition to the ambiguity of several skips present in a certain area. The type of waste also complicates the analysis</w:t>
      </w:r>
      <w:r>
        <w:t xml:space="preserve">, as some are marked as organic, and other inorganic. </w:t>
      </w:r>
    </w:p>
    <w:p w14:paraId="08EE48E9" w14:textId="5EEAF6EF" w:rsidR="005D201C" w:rsidRDefault="004B6D49" w:rsidP="00C2629F">
      <w:r>
        <w:t xml:space="preserve">While efforts have been made to </w:t>
      </w:r>
      <w:r w:rsidR="00FF194C">
        <w:t>separate organic and inorganic waste at the skip level, those have, to my knowledge, not been successful</w:t>
      </w:r>
      <w:r w:rsidR="00011729">
        <w:t xml:space="preserve">. The composting facility does not seem to be in use. </w:t>
      </w:r>
    </w:p>
    <w:p w14:paraId="2B2EF06C" w14:textId="2644DA41" w:rsidR="00D926FD" w:rsidRDefault="009B7FC1" w:rsidP="00C2629F">
      <w:pPr>
        <w:rPr>
          <w:b/>
          <w:bCs/>
        </w:rPr>
      </w:pPr>
      <w:r w:rsidRPr="009B7FC1">
        <w:t xml:space="preserve">Over a certain period of time (depending on the skip), a measurement on a scale from 1-5 was taken visually (generally) every day at </w:t>
      </w:r>
      <w:r>
        <w:t>those</w:t>
      </w:r>
      <w:r w:rsidRPr="009B7FC1">
        <w:t xml:space="preserve"> skips. A score between 0 and 4 indicate the estimated fullness of the skip, while a 5 means the skip was overflowing. Four of these are shown in </w:t>
      </w:r>
      <w:r w:rsidR="00E20ED3">
        <w:rPr>
          <w:b/>
          <w:bCs/>
        </w:rPr>
        <w:t>insert ref.</w:t>
      </w:r>
    </w:p>
    <w:p w14:paraId="26B1A8AD" w14:textId="543AA620" w:rsidR="005B7CCE" w:rsidRPr="005B7CCE" w:rsidRDefault="005B7CCE" w:rsidP="00C2629F"/>
    <w:p w14:paraId="5FF4427E" w14:textId="006FC41A" w:rsidR="00D926FD" w:rsidRPr="00D926FD" w:rsidRDefault="00D926FD" w:rsidP="00C2629F">
      <w:pPr>
        <w:rPr>
          <w:b/>
          <w:bCs/>
          <w:u w:val="single"/>
        </w:rPr>
      </w:pPr>
      <w:r>
        <w:rPr>
          <w:b/>
          <w:bCs/>
          <w:u w:val="single"/>
        </w:rPr>
        <w:t xml:space="preserve">In other </w:t>
      </w:r>
      <w:r w:rsidR="003F146E">
        <w:rPr>
          <w:b/>
          <w:bCs/>
          <w:u w:val="single"/>
        </w:rPr>
        <w:t>subsection:</w:t>
      </w:r>
    </w:p>
    <w:p w14:paraId="77101B8B" w14:textId="42CA24D8" w:rsidR="009B7FC1" w:rsidRDefault="00E20ED3" w:rsidP="00C2629F">
      <w:r>
        <w:rPr>
          <w:b/>
          <w:bCs/>
        </w:rPr>
        <w:t xml:space="preserve"> insert ref </w:t>
      </w:r>
      <w:r w:rsidR="009B7FC1" w:rsidRPr="009B7FC1">
        <w:t xml:space="preserve">seems to be an ideal profile for data extraction. There are not too many spikes (taken as measurement errors), the ramps are discernible, and there is a good number of them to draw averages. </w:t>
      </w:r>
      <w:r>
        <w:rPr>
          <w:b/>
          <w:bCs/>
        </w:rPr>
        <w:t>Insert ref</w:t>
      </w:r>
      <w:r w:rsidR="009B7FC1" w:rsidRPr="009B7FC1">
        <w:t xml:space="preserve"> presents a bigger challenge, as it is difficult to make out the difference between measurement errors (outliers) and very fast filling of the skip. </w:t>
      </w:r>
      <w:r>
        <w:rPr>
          <w:b/>
          <w:bCs/>
        </w:rPr>
        <w:t xml:space="preserve">Insert ref </w:t>
      </w:r>
      <w:r w:rsidR="009B7FC1" w:rsidRPr="009B7FC1">
        <w:t xml:space="preserve">is a timeseries from which filling rates cannot be extracted. Finally, </w:t>
      </w:r>
      <w:r>
        <w:rPr>
          <w:b/>
          <w:bCs/>
        </w:rPr>
        <w:t xml:space="preserve">insert ref </w:t>
      </w:r>
      <w:r w:rsidR="009B7FC1" w:rsidRPr="009B7FC1">
        <w:t>only has one useful ramp, from which a filling rate can be computed.</w:t>
      </w:r>
    </w:p>
    <w:p w14:paraId="21204CA3" w14:textId="271CFF55" w:rsidR="001A7653" w:rsidRDefault="001A7653" w:rsidP="005B7CCE">
      <w:pPr>
        <w:pStyle w:val="Heading2"/>
      </w:pPr>
      <w:r>
        <w:t>Dump arrivals logs</w:t>
      </w:r>
    </w:p>
    <w:p w14:paraId="6F0D1F39" w14:textId="6573CB23" w:rsidR="005B7CCE" w:rsidRDefault="00F63348" w:rsidP="001A7653">
      <w:r w:rsidRPr="00F63348">
        <w:t>A separate time series is provided. It lists arrivals at the Mzedi dump, along with the origin of the skip carried by each truck. The origins match exactly the set of skip locations</w:t>
      </w:r>
      <w:r w:rsidR="00286F18">
        <w:t>, but once again, not the filling data</w:t>
      </w:r>
      <w:r w:rsidRPr="00F63348">
        <w:t>. The period of this series is 2020-12-05 to 2021-12-31. The sum of arrivals in each week during this period is shown</w:t>
      </w:r>
      <w:r w:rsidR="00756AB7">
        <w:t xml:space="preserve"> in </w:t>
      </w:r>
      <w:r>
        <w:rPr>
          <w:b/>
          <w:bCs/>
        </w:rPr>
        <w:t>.</w:t>
      </w:r>
      <w:r w:rsidRPr="00F63348">
        <w:t xml:space="preserve"> A sizeable gap is noticeable for almost the whole of February 2021. This is reflected in the skips filling data, where many skips were overflowing and not emptied during this period. The reason for this gap is unknown, but assumed here to be the service simply not operatin</w:t>
      </w:r>
      <w:r w:rsidR="00B06D36">
        <w:t xml:space="preserve">g. </w:t>
      </w:r>
    </w:p>
    <w:p w14:paraId="275709CC" w14:textId="77777777" w:rsidR="00851081" w:rsidRDefault="00851081" w:rsidP="00851081">
      <w:pPr>
        <w:keepNext/>
        <w:jc w:val="center"/>
      </w:pPr>
      <w:r>
        <w:rPr>
          <w:noProof/>
        </w:rPr>
        <w:lastRenderedPageBreak/>
        <w:drawing>
          <wp:inline distT="0" distB="0" distL="0" distR="0" wp14:anchorId="14991534" wp14:editId="1BAA4E21">
            <wp:extent cx="5042790" cy="3777343"/>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36597" cy="3847610"/>
                    </a:xfrm>
                    <a:prstGeom prst="rect">
                      <a:avLst/>
                    </a:prstGeom>
                    <a:noFill/>
                    <a:ln>
                      <a:noFill/>
                    </a:ln>
                  </pic:spPr>
                </pic:pic>
              </a:graphicData>
            </a:graphic>
          </wp:inline>
        </w:drawing>
      </w:r>
    </w:p>
    <w:p w14:paraId="4F11BDEE" w14:textId="092913A3" w:rsidR="00851081" w:rsidRPr="001A7653" w:rsidRDefault="00851081" w:rsidP="00851081">
      <w:pPr>
        <w:pStyle w:val="Caption"/>
        <w:jc w:val="center"/>
      </w:pPr>
      <w:r>
        <w:t xml:space="preserve">Figure </w:t>
      </w:r>
      <w:fldSimple w:instr=" SEQ Figure \* ARABIC ">
        <w:r>
          <w:rPr>
            <w:noProof/>
          </w:rPr>
          <w:t>2</w:t>
        </w:r>
      </w:fldSimple>
      <w:r>
        <w:t xml:space="preserve"> Sum of deliveries (arrivals) at Mzedi dump over the entire period of measurements</w:t>
      </w:r>
    </w:p>
    <w:p w14:paraId="64540CF1" w14:textId="5D97D776" w:rsidR="00485076" w:rsidRDefault="00485076">
      <w:pPr>
        <w:rPr>
          <w:rFonts w:ascii="Times New Roman" w:eastAsiaTheme="majorEastAsia" w:hAnsi="Times New Roman" w:cstheme="majorBidi"/>
          <w:b/>
          <w:color w:val="000000" w:themeColor="text1"/>
          <w:sz w:val="32"/>
          <w:szCs w:val="32"/>
        </w:rPr>
      </w:pPr>
      <w:r>
        <w:br w:type="page"/>
      </w:r>
    </w:p>
    <w:p w14:paraId="5ECF57C8" w14:textId="4E45A09D" w:rsidR="00A01443" w:rsidRDefault="00A96E4C" w:rsidP="00981814">
      <w:pPr>
        <w:pStyle w:val="Heading1"/>
      </w:pPr>
      <w:bookmarkStart w:id="8" w:name="_Toc116656883"/>
      <w:r>
        <w:lastRenderedPageBreak/>
        <w:t>Results and Discussion</w:t>
      </w:r>
      <w:bookmarkEnd w:id="8"/>
    </w:p>
    <w:p w14:paraId="53678732" w14:textId="77777777" w:rsidR="00A01443" w:rsidRDefault="00A96E4C">
      <w:r>
        <w:t xml:space="preserve">This is where you present your findings. As much as possible structure your results along the lines of your research questions.  Start with the simplest results first and proceed to more complex ones. Tables and Figures should be clear enough that they need little explanation:  do not simply re-write the numbers as text to fill space.  Rather, highlight trends, outliers, or gaps.  </w:t>
      </w:r>
    </w:p>
    <w:p w14:paraId="45BA6673" w14:textId="5AE5616B" w:rsidR="00A01443" w:rsidRDefault="00A96E4C" w:rsidP="00981814">
      <w:pPr>
        <w:pStyle w:val="Heading2"/>
      </w:pPr>
      <w:bookmarkStart w:id="9" w:name="_Toc116656884"/>
      <w:r>
        <w:t>Discussion</w:t>
      </w:r>
      <w:bookmarkEnd w:id="9"/>
    </w:p>
    <w:p w14:paraId="1AF92917" w14:textId="77777777" w:rsidR="00A01443" w:rsidRDefault="00A96E4C">
      <w:pPr>
        <w:ind w:firstLine="578"/>
      </w:pPr>
      <w:r>
        <w:t xml:space="preserve">Sometimes, the Discussion section is separate than the Results.  Where to include it is personal, though it is often easier to include the discussion with the results.  The discussion simply refers to the interpretation and contextualization of the results.  You present your findings (results) and then explain what they mean;  how do they relate to what other people have found;  how they match or contradict the literature.  The discussion requires references to other published works.  Results sections that only present data are fine, but when there are multiple results, it is sometimes difficult for the reader to bounce back and forth between the results and the discussion.  </w:t>
      </w:r>
    </w:p>
    <w:p w14:paraId="63AA0CA1" w14:textId="69DF26EF" w:rsidR="00A01443" w:rsidRDefault="00A96E4C" w:rsidP="00981814">
      <w:pPr>
        <w:pStyle w:val="Heading2"/>
      </w:pPr>
      <w:bookmarkStart w:id="10" w:name="_Toc116656885"/>
      <w:r>
        <w:t>Tables and Figures</w:t>
      </w:r>
      <w:bookmarkEnd w:id="10"/>
    </w:p>
    <w:p w14:paraId="0DB35BF3" w14:textId="77777777" w:rsidR="00A01443" w:rsidRDefault="00A96E4C" w:rsidP="00AB7E3D">
      <w:pPr>
        <w:ind w:firstLine="720"/>
        <w:rPr>
          <w:rFonts w:ascii="Times New Roman" w:eastAsia="Times New Roman" w:hAnsi="Times New Roman" w:cs="Times New Roman"/>
        </w:rPr>
      </w:pPr>
      <w:r>
        <w:rPr>
          <w:rFonts w:ascii="Times New Roman" w:eastAsia="Times New Roman" w:hAnsi="Times New Roman" w:cs="Times New Roman"/>
        </w:rPr>
        <w:t xml:space="preserve">Tables and Figures are key to communicating your results so they need to be clear, organized, and well-presented. </w:t>
      </w:r>
      <w:r>
        <w:rPr>
          <w:rFonts w:ascii="Times New Roman" w:eastAsia="Times New Roman" w:hAnsi="Times New Roman" w:cs="Times New Roman"/>
          <w:sz w:val="24"/>
          <w:szCs w:val="24"/>
        </w:rPr>
        <w:t xml:space="preserve"> Both </w:t>
      </w:r>
      <w:r>
        <w:rPr>
          <w:rFonts w:ascii="Times New Roman" w:eastAsia="Times New Roman" w:hAnsi="Times New Roman" w:cs="Times New Roman"/>
        </w:rPr>
        <w:t>T</w:t>
      </w:r>
      <w:r>
        <w:rPr>
          <w:rFonts w:ascii="Times New Roman" w:eastAsia="Times New Roman" w:hAnsi="Times New Roman" w:cs="Times New Roman"/>
          <w:sz w:val="24"/>
          <w:szCs w:val="24"/>
        </w:rPr>
        <w:t xml:space="preserve">ables and </w:t>
      </w:r>
      <w:r>
        <w:rPr>
          <w:rFonts w:ascii="Times New Roman" w:eastAsia="Times New Roman" w:hAnsi="Times New Roman" w:cs="Times New Roman"/>
        </w:rPr>
        <w:t>F</w:t>
      </w:r>
      <w:r>
        <w:rPr>
          <w:rFonts w:ascii="Times New Roman" w:eastAsia="Times New Roman" w:hAnsi="Times New Roman" w:cs="Times New Roman"/>
          <w:sz w:val="24"/>
          <w:szCs w:val="24"/>
        </w:rPr>
        <w:t>igures should always be referenced in text before they appear</w:t>
      </w:r>
      <w:r>
        <w:rPr>
          <w:rFonts w:ascii="Times New Roman" w:eastAsia="Times New Roman" w:hAnsi="Times New Roman" w:cs="Times New Roman"/>
        </w:rPr>
        <w:t>.</w:t>
      </w:r>
      <w:r>
        <w:rPr>
          <w:rFonts w:ascii="Times New Roman" w:eastAsia="Times New Roman" w:hAnsi="Times New Roman" w:cs="Times New Roman"/>
          <w:sz w:val="24"/>
          <w:szCs w:val="24"/>
        </w:rPr>
        <w:t xml:space="preserve"> </w:t>
      </w:r>
    </w:p>
    <w:p w14:paraId="34DB3C7D" w14:textId="04314EB5" w:rsidR="00A01443" w:rsidRDefault="00A96E4C" w:rsidP="00981814">
      <w:pPr>
        <w:pStyle w:val="Heading2"/>
      </w:pPr>
      <w:bookmarkStart w:id="11" w:name="_Toc116656886"/>
      <w:r>
        <w:t>Tables</w:t>
      </w:r>
      <w:bookmarkEnd w:id="11"/>
    </w:p>
    <w:p w14:paraId="5731B3B2" w14:textId="28C78D21" w:rsidR="00D77E78" w:rsidRDefault="00D77E78" w:rsidP="00D77E78"/>
    <w:p w14:paraId="686EA213" w14:textId="73AF9BCE" w:rsidR="0090657C" w:rsidRDefault="0090657C" w:rsidP="0090657C">
      <w:pPr>
        <w:pStyle w:val="Caption"/>
        <w:keepNext/>
      </w:pPr>
      <w:r>
        <w:t xml:space="preserve">Table </w:t>
      </w:r>
      <w:fldSimple w:instr=" SEQ Table \* ARABIC ">
        <w:r>
          <w:rPr>
            <w:noProof/>
          </w:rPr>
          <w:t>1</w:t>
        </w:r>
      </w:fldSimple>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90657C" w14:paraId="75B8E399" w14:textId="77777777" w:rsidTr="0090657C">
        <w:tc>
          <w:tcPr>
            <w:tcW w:w="1127" w:type="dxa"/>
          </w:tcPr>
          <w:p w14:paraId="2B0580D7" w14:textId="77777777" w:rsidR="0090657C" w:rsidRDefault="0090657C"/>
        </w:tc>
        <w:tc>
          <w:tcPr>
            <w:tcW w:w="1127" w:type="dxa"/>
          </w:tcPr>
          <w:p w14:paraId="0D2C7327" w14:textId="77777777" w:rsidR="0090657C" w:rsidRDefault="0090657C"/>
        </w:tc>
        <w:tc>
          <w:tcPr>
            <w:tcW w:w="1127" w:type="dxa"/>
          </w:tcPr>
          <w:p w14:paraId="7D4A57BC" w14:textId="77777777" w:rsidR="0090657C" w:rsidRDefault="0090657C"/>
        </w:tc>
        <w:tc>
          <w:tcPr>
            <w:tcW w:w="1127" w:type="dxa"/>
          </w:tcPr>
          <w:p w14:paraId="2814CCD2" w14:textId="77777777" w:rsidR="0090657C" w:rsidRDefault="0090657C"/>
        </w:tc>
        <w:tc>
          <w:tcPr>
            <w:tcW w:w="1127" w:type="dxa"/>
          </w:tcPr>
          <w:p w14:paraId="41026224" w14:textId="77777777" w:rsidR="0090657C" w:rsidRDefault="0090657C"/>
        </w:tc>
        <w:tc>
          <w:tcPr>
            <w:tcW w:w="1127" w:type="dxa"/>
          </w:tcPr>
          <w:p w14:paraId="137BCE5B" w14:textId="77777777" w:rsidR="0090657C" w:rsidRDefault="0090657C"/>
        </w:tc>
        <w:tc>
          <w:tcPr>
            <w:tcW w:w="1127" w:type="dxa"/>
          </w:tcPr>
          <w:p w14:paraId="0FA83348" w14:textId="77777777" w:rsidR="0090657C" w:rsidRDefault="0090657C"/>
        </w:tc>
        <w:tc>
          <w:tcPr>
            <w:tcW w:w="1127" w:type="dxa"/>
          </w:tcPr>
          <w:p w14:paraId="42C409CD" w14:textId="77777777" w:rsidR="0090657C" w:rsidRDefault="0090657C"/>
        </w:tc>
      </w:tr>
      <w:tr w:rsidR="0090657C" w14:paraId="04954E8E" w14:textId="77777777" w:rsidTr="0090657C">
        <w:tc>
          <w:tcPr>
            <w:tcW w:w="1127" w:type="dxa"/>
          </w:tcPr>
          <w:p w14:paraId="51005486" w14:textId="77777777" w:rsidR="0090657C" w:rsidRDefault="0090657C"/>
        </w:tc>
        <w:tc>
          <w:tcPr>
            <w:tcW w:w="1127" w:type="dxa"/>
          </w:tcPr>
          <w:p w14:paraId="14B780E8" w14:textId="77777777" w:rsidR="0090657C" w:rsidRDefault="0090657C"/>
        </w:tc>
        <w:tc>
          <w:tcPr>
            <w:tcW w:w="1127" w:type="dxa"/>
          </w:tcPr>
          <w:p w14:paraId="5ED91128" w14:textId="77777777" w:rsidR="0090657C" w:rsidRDefault="0090657C"/>
        </w:tc>
        <w:tc>
          <w:tcPr>
            <w:tcW w:w="1127" w:type="dxa"/>
          </w:tcPr>
          <w:p w14:paraId="4874134F" w14:textId="77777777" w:rsidR="0090657C" w:rsidRDefault="0090657C"/>
        </w:tc>
        <w:tc>
          <w:tcPr>
            <w:tcW w:w="1127" w:type="dxa"/>
          </w:tcPr>
          <w:p w14:paraId="28158721" w14:textId="77777777" w:rsidR="0090657C" w:rsidRDefault="0090657C"/>
        </w:tc>
        <w:tc>
          <w:tcPr>
            <w:tcW w:w="1127" w:type="dxa"/>
          </w:tcPr>
          <w:p w14:paraId="5CEDD720" w14:textId="77777777" w:rsidR="0090657C" w:rsidRDefault="0090657C"/>
        </w:tc>
        <w:tc>
          <w:tcPr>
            <w:tcW w:w="1127" w:type="dxa"/>
          </w:tcPr>
          <w:p w14:paraId="2B62D42C" w14:textId="77777777" w:rsidR="0090657C" w:rsidRDefault="0090657C"/>
        </w:tc>
        <w:tc>
          <w:tcPr>
            <w:tcW w:w="1127" w:type="dxa"/>
          </w:tcPr>
          <w:p w14:paraId="097264E5" w14:textId="77777777" w:rsidR="0090657C" w:rsidRDefault="0090657C"/>
        </w:tc>
      </w:tr>
      <w:tr w:rsidR="0090657C" w14:paraId="14CB830B" w14:textId="77777777" w:rsidTr="0090657C">
        <w:tc>
          <w:tcPr>
            <w:tcW w:w="1127" w:type="dxa"/>
          </w:tcPr>
          <w:p w14:paraId="6EF35B40" w14:textId="77777777" w:rsidR="0090657C" w:rsidRDefault="0090657C"/>
        </w:tc>
        <w:tc>
          <w:tcPr>
            <w:tcW w:w="1127" w:type="dxa"/>
          </w:tcPr>
          <w:p w14:paraId="090092E6" w14:textId="77777777" w:rsidR="0090657C" w:rsidRDefault="0090657C"/>
        </w:tc>
        <w:tc>
          <w:tcPr>
            <w:tcW w:w="1127" w:type="dxa"/>
          </w:tcPr>
          <w:p w14:paraId="761043B7" w14:textId="77777777" w:rsidR="0090657C" w:rsidRDefault="0090657C"/>
        </w:tc>
        <w:tc>
          <w:tcPr>
            <w:tcW w:w="1127" w:type="dxa"/>
          </w:tcPr>
          <w:p w14:paraId="6902AC3A" w14:textId="77777777" w:rsidR="0090657C" w:rsidRDefault="0090657C"/>
        </w:tc>
        <w:tc>
          <w:tcPr>
            <w:tcW w:w="1127" w:type="dxa"/>
          </w:tcPr>
          <w:p w14:paraId="26962AE0" w14:textId="77777777" w:rsidR="0090657C" w:rsidRDefault="0090657C"/>
        </w:tc>
        <w:tc>
          <w:tcPr>
            <w:tcW w:w="1127" w:type="dxa"/>
          </w:tcPr>
          <w:p w14:paraId="69F7AC3D" w14:textId="77777777" w:rsidR="0090657C" w:rsidRDefault="0090657C"/>
        </w:tc>
        <w:tc>
          <w:tcPr>
            <w:tcW w:w="1127" w:type="dxa"/>
          </w:tcPr>
          <w:p w14:paraId="5D978A55" w14:textId="77777777" w:rsidR="0090657C" w:rsidRDefault="0090657C"/>
        </w:tc>
        <w:tc>
          <w:tcPr>
            <w:tcW w:w="1127" w:type="dxa"/>
          </w:tcPr>
          <w:p w14:paraId="19A2C77B" w14:textId="77777777" w:rsidR="0090657C" w:rsidRDefault="0090657C"/>
        </w:tc>
      </w:tr>
      <w:tr w:rsidR="0090657C" w14:paraId="357B3484" w14:textId="77777777" w:rsidTr="0090657C">
        <w:tc>
          <w:tcPr>
            <w:tcW w:w="1127" w:type="dxa"/>
          </w:tcPr>
          <w:p w14:paraId="5E6EE9CD" w14:textId="77777777" w:rsidR="0090657C" w:rsidRDefault="0090657C"/>
        </w:tc>
        <w:tc>
          <w:tcPr>
            <w:tcW w:w="1127" w:type="dxa"/>
          </w:tcPr>
          <w:p w14:paraId="600C4F23" w14:textId="77777777" w:rsidR="0090657C" w:rsidRDefault="0090657C"/>
        </w:tc>
        <w:tc>
          <w:tcPr>
            <w:tcW w:w="1127" w:type="dxa"/>
          </w:tcPr>
          <w:p w14:paraId="5344E09C" w14:textId="77777777" w:rsidR="0090657C" w:rsidRDefault="0090657C"/>
        </w:tc>
        <w:tc>
          <w:tcPr>
            <w:tcW w:w="1127" w:type="dxa"/>
          </w:tcPr>
          <w:p w14:paraId="146993EC" w14:textId="77777777" w:rsidR="0090657C" w:rsidRDefault="0090657C"/>
        </w:tc>
        <w:tc>
          <w:tcPr>
            <w:tcW w:w="1127" w:type="dxa"/>
          </w:tcPr>
          <w:p w14:paraId="315C70A5" w14:textId="77777777" w:rsidR="0090657C" w:rsidRDefault="0090657C"/>
        </w:tc>
        <w:tc>
          <w:tcPr>
            <w:tcW w:w="1127" w:type="dxa"/>
          </w:tcPr>
          <w:p w14:paraId="425A2E5A" w14:textId="77777777" w:rsidR="0090657C" w:rsidRDefault="0090657C"/>
        </w:tc>
        <w:tc>
          <w:tcPr>
            <w:tcW w:w="1127" w:type="dxa"/>
          </w:tcPr>
          <w:p w14:paraId="18B10651" w14:textId="77777777" w:rsidR="0090657C" w:rsidRDefault="0090657C"/>
        </w:tc>
        <w:tc>
          <w:tcPr>
            <w:tcW w:w="1127" w:type="dxa"/>
          </w:tcPr>
          <w:p w14:paraId="5A4C202D" w14:textId="77777777" w:rsidR="0090657C" w:rsidRDefault="0090657C"/>
        </w:tc>
      </w:tr>
      <w:tr w:rsidR="0090657C" w14:paraId="55A320D1" w14:textId="77777777" w:rsidTr="0090657C">
        <w:tc>
          <w:tcPr>
            <w:tcW w:w="1127" w:type="dxa"/>
          </w:tcPr>
          <w:p w14:paraId="529A8172" w14:textId="77777777" w:rsidR="0090657C" w:rsidRDefault="0090657C"/>
        </w:tc>
        <w:tc>
          <w:tcPr>
            <w:tcW w:w="1127" w:type="dxa"/>
          </w:tcPr>
          <w:p w14:paraId="0C64D5EC" w14:textId="77777777" w:rsidR="0090657C" w:rsidRDefault="0090657C"/>
        </w:tc>
        <w:tc>
          <w:tcPr>
            <w:tcW w:w="1127" w:type="dxa"/>
          </w:tcPr>
          <w:p w14:paraId="136F7A9B" w14:textId="77777777" w:rsidR="0090657C" w:rsidRDefault="0090657C"/>
        </w:tc>
        <w:tc>
          <w:tcPr>
            <w:tcW w:w="1127" w:type="dxa"/>
          </w:tcPr>
          <w:p w14:paraId="36BF44CE" w14:textId="77777777" w:rsidR="0090657C" w:rsidRDefault="0090657C"/>
        </w:tc>
        <w:tc>
          <w:tcPr>
            <w:tcW w:w="1127" w:type="dxa"/>
          </w:tcPr>
          <w:p w14:paraId="62BF6B06" w14:textId="77777777" w:rsidR="0090657C" w:rsidRDefault="0090657C"/>
        </w:tc>
        <w:tc>
          <w:tcPr>
            <w:tcW w:w="1127" w:type="dxa"/>
          </w:tcPr>
          <w:p w14:paraId="6479BD5D" w14:textId="77777777" w:rsidR="0090657C" w:rsidRDefault="0090657C"/>
        </w:tc>
        <w:tc>
          <w:tcPr>
            <w:tcW w:w="1127" w:type="dxa"/>
          </w:tcPr>
          <w:p w14:paraId="2D62801D" w14:textId="77777777" w:rsidR="0090657C" w:rsidRDefault="0090657C"/>
        </w:tc>
        <w:tc>
          <w:tcPr>
            <w:tcW w:w="1127" w:type="dxa"/>
          </w:tcPr>
          <w:p w14:paraId="36D99E85" w14:textId="77777777" w:rsidR="0090657C" w:rsidRDefault="0090657C"/>
        </w:tc>
      </w:tr>
      <w:tr w:rsidR="0090657C" w14:paraId="702C31BC" w14:textId="77777777" w:rsidTr="0090657C">
        <w:tc>
          <w:tcPr>
            <w:tcW w:w="1127" w:type="dxa"/>
          </w:tcPr>
          <w:p w14:paraId="6E2EDD38" w14:textId="77777777" w:rsidR="0090657C" w:rsidRDefault="0090657C"/>
        </w:tc>
        <w:tc>
          <w:tcPr>
            <w:tcW w:w="1127" w:type="dxa"/>
          </w:tcPr>
          <w:p w14:paraId="16E9B1BF" w14:textId="77777777" w:rsidR="0090657C" w:rsidRDefault="0090657C"/>
        </w:tc>
        <w:tc>
          <w:tcPr>
            <w:tcW w:w="1127" w:type="dxa"/>
          </w:tcPr>
          <w:p w14:paraId="1E549E5E" w14:textId="77777777" w:rsidR="0090657C" w:rsidRDefault="0090657C"/>
        </w:tc>
        <w:tc>
          <w:tcPr>
            <w:tcW w:w="1127" w:type="dxa"/>
          </w:tcPr>
          <w:p w14:paraId="2F4C358B" w14:textId="77777777" w:rsidR="0090657C" w:rsidRDefault="0090657C"/>
        </w:tc>
        <w:tc>
          <w:tcPr>
            <w:tcW w:w="1127" w:type="dxa"/>
          </w:tcPr>
          <w:p w14:paraId="19AEF495" w14:textId="77777777" w:rsidR="0090657C" w:rsidRDefault="0090657C"/>
        </w:tc>
        <w:tc>
          <w:tcPr>
            <w:tcW w:w="1127" w:type="dxa"/>
          </w:tcPr>
          <w:p w14:paraId="67E9BEDC" w14:textId="77777777" w:rsidR="0090657C" w:rsidRDefault="0090657C"/>
        </w:tc>
        <w:tc>
          <w:tcPr>
            <w:tcW w:w="1127" w:type="dxa"/>
          </w:tcPr>
          <w:p w14:paraId="0D4BE9BF" w14:textId="77777777" w:rsidR="0090657C" w:rsidRDefault="0090657C"/>
        </w:tc>
        <w:tc>
          <w:tcPr>
            <w:tcW w:w="1127" w:type="dxa"/>
          </w:tcPr>
          <w:p w14:paraId="34530679" w14:textId="77777777" w:rsidR="0090657C" w:rsidRDefault="0090657C"/>
        </w:tc>
      </w:tr>
    </w:tbl>
    <w:p w14:paraId="2447B012" w14:textId="77777777" w:rsidR="00A01443" w:rsidRDefault="00A01443"/>
    <w:p w14:paraId="0670B358" w14:textId="7C8D0A62" w:rsidR="009F4F7B" w:rsidRDefault="009F4F7B" w:rsidP="009F4F7B">
      <w:pPr>
        <w:keepNext/>
        <w:ind w:firstLine="720"/>
        <w:jc w:val="center"/>
      </w:pPr>
    </w:p>
    <w:p w14:paraId="2BD96933" w14:textId="77777777" w:rsidR="00A01443" w:rsidRDefault="00A96E4C" w:rsidP="00981814">
      <w:pPr>
        <w:pStyle w:val="Heading1"/>
      </w:pPr>
      <w:bookmarkStart w:id="12" w:name="_Toc116656887"/>
      <w:r>
        <w:t>Conclusions and Recommendations</w:t>
      </w:r>
      <w:bookmarkEnd w:id="12"/>
    </w:p>
    <w:p w14:paraId="4EA5A59D" w14:textId="00D99F20" w:rsidR="00A01443" w:rsidRDefault="00A96E4C">
      <w:r>
        <w:t xml:space="preserve">No more than a page; two pages maximum. </w:t>
      </w:r>
    </w:p>
    <w:p w14:paraId="43CF5AF1" w14:textId="77777777" w:rsidR="00A01443" w:rsidRDefault="00A01443">
      <w:pPr>
        <w:pBdr>
          <w:top w:val="nil"/>
          <w:left w:val="nil"/>
          <w:bottom w:val="nil"/>
          <w:right w:val="nil"/>
          <w:between w:val="nil"/>
        </w:pBdr>
        <w:spacing w:after="0" w:line="240" w:lineRule="auto"/>
        <w:rPr>
          <w:rFonts w:ascii="Calibri" w:eastAsia="Calibri" w:hAnsi="Calibri" w:cs="Calibri"/>
          <w:color w:val="000000"/>
          <w:sz w:val="24"/>
          <w:szCs w:val="24"/>
        </w:rPr>
      </w:pPr>
    </w:p>
    <w:p w14:paraId="04E0A067" w14:textId="77777777" w:rsidR="00A01443" w:rsidRDefault="00A96E4C" w:rsidP="00981814">
      <w:pPr>
        <w:pStyle w:val="Heading1"/>
      </w:pPr>
      <w:bookmarkStart w:id="13" w:name="_Toc116656888"/>
      <w:r>
        <w:t>References</w:t>
      </w:r>
      <w:bookmarkEnd w:id="13"/>
    </w:p>
    <w:p w14:paraId="38F077EA" w14:textId="22DF190C" w:rsidR="00A01443" w:rsidRDefault="00A96E4C" w:rsidP="00520A43">
      <w:pPr>
        <w:jc w:val="both"/>
        <w:rPr>
          <w:rFonts w:ascii="Times New Roman" w:eastAsia="Times New Roman" w:hAnsi="Times New Roman" w:cs="Times New Roman"/>
          <w:color w:val="000000"/>
          <w:sz w:val="24"/>
          <w:szCs w:val="24"/>
        </w:rPr>
      </w:pPr>
      <w:r>
        <w:tab/>
      </w:r>
    </w:p>
    <w:p w14:paraId="3EC07B57" w14:textId="77777777" w:rsidR="008F7A1B" w:rsidRPr="008F7A1B" w:rsidRDefault="00520A43" w:rsidP="008F7A1B">
      <w:pPr>
        <w:pStyle w:val="Bibliography"/>
        <w:rPr>
          <w:rFonts w:ascii="Times New Roman" w:hAnsi="Times New Roman" w:cs="Times New Roman"/>
          <w:sz w:val="24"/>
        </w:rPr>
      </w:pPr>
      <w:r>
        <w:rPr>
          <w:rFonts w:eastAsia="Times New Roman"/>
          <w:color w:val="000000"/>
        </w:rPr>
        <w:lastRenderedPageBreak/>
        <w:fldChar w:fldCharType="begin"/>
      </w:r>
      <w:r w:rsidR="008F7A1B">
        <w:rPr>
          <w:rFonts w:eastAsia="Times New Roman"/>
          <w:color w:val="000000"/>
        </w:rPr>
        <w:instrText xml:space="preserve"> ADDIN ZOTERO_BIBL {"uncited":[],"omitted":[],"custom":[]} CSL_BIBLIOGRAPHY </w:instrText>
      </w:r>
      <w:r>
        <w:rPr>
          <w:rFonts w:eastAsia="Times New Roman"/>
          <w:color w:val="000000"/>
        </w:rPr>
        <w:fldChar w:fldCharType="separate"/>
      </w:r>
      <w:r w:rsidR="008F7A1B" w:rsidRPr="008F7A1B">
        <w:rPr>
          <w:rFonts w:ascii="Times New Roman" w:hAnsi="Times New Roman" w:cs="Times New Roman"/>
          <w:sz w:val="24"/>
        </w:rPr>
        <w:t xml:space="preserve">Raucq, J., Sörensen, K., &amp; Cattrysse, D. (2019). Solving a real-life roll-on–roll-off waste collection problem with column generation. </w:t>
      </w:r>
      <w:r w:rsidR="008F7A1B" w:rsidRPr="008F7A1B">
        <w:rPr>
          <w:rFonts w:ascii="Times New Roman" w:hAnsi="Times New Roman" w:cs="Times New Roman"/>
          <w:i/>
          <w:iCs/>
          <w:sz w:val="24"/>
        </w:rPr>
        <w:t>Journal on Vehicle Routing Algorithms</w:t>
      </w:r>
      <w:r w:rsidR="008F7A1B" w:rsidRPr="008F7A1B">
        <w:rPr>
          <w:rFonts w:ascii="Times New Roman" w:hAnsi="Times New Roman" w:cs="Times New Roman"/>
          <w:sz w:val="24"/>
        </w:rPr>
        <w:t xml:space="preserve">, </w:t>
      </w:r>
      <w:r w:rsidR="008F7A1B" w:rsidRPr="008F7A1B">
        <w:rPr>
          <w:rFonts w:ascii="Times New Roman" w:hAnsi="Times New Roman" w:cs="Times New Roman"/>
          <w:i/>
          <w:iCs/>
          <w:sz w:val="24"/>
        </w:rPr>
        <w:t>2</w:t>
      </w:r>
      <w:r w:rsidR="008F7A1B" w:rsidRPr="008F7A1B">
        <w:rPr>
          <w:rFonts w:ascii="Times New Roman" w:hAnsi="Times New Roman" w:cs="Times New Roman"/>
          <w:sz w:val="24"/>
        </w:rPr>
        <w:t>(1–4), 41–54. https://doi.org/10.1007/s41604-019-00013-6</w:t>
      </w:r>
    </w:p>
    <w:p w14:paraId="63D0AE16" w14:textId="7237D94A" w:rsidR="00520A43" w:rsidRPr="00520A43" w:rsidRDefault="00520A43" w:rsidP="00520A43">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C0D5B" w14:textId="77777777" w:rsidR="00705081" w:rsidRDefault="00705081">
      <w:pPr>
        <w:spacing w:after="0" w:line="240" w:lineRule="auto"/>
      </w:pPr>
      <w:r>
        <w:separator/>
      </w:r>
    </w:p>
  </w:endnote>
  <w:endnote w:type="continuationSeparator" w:id="0">
    <w:p w14:paraId="44EC1737" w14:textId="77777777" w:rsidR="00705081" w:rsidRDefault="007050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30ABEC" w14:textId="77777777" w:rsidR="00705081" w:rsidRDefault="00705081">
      <w:pPr>
        <w:spacing w:after="0" w:line="240" w:lineRule="auto"/>
      </w:pPr>
      <w:r>
        <w:separator/>
      </w:r>
    </w:p>
  </w:footnote>
  <w:footnote w:type="continuationSeparator" w:id="0">
    <w:p w14:paraId="79720EAE" w14:textId="77777777" w:rsidR="00705081" w:rsidRDefault="007050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7937007A"/>
    <w:multiLevelType w:val="multilevel"/>
    <w:tmpl w:val="2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6"/>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5"/>
  </w:num>
  <w:num w:numId="6">
    <w:abstractNumId w:val="0"/>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60E"/>
    <w:rsid w:val="00011729"/>
    <w:rsid w:val="000C4C38"/>
    <w:rsid w:val="001140D6"/>
    <w:rsid w:val="001A7653"/>
    <w:rsid w:val="001B09BF"/>
    <w:rsid w:val="001D4902"/>
    <w:rsid w:val="00214009"/>
    <w:rsid w:val="002143A8"/>
    <w:rsid w:val="00221EC4"/>
    <w:rsid w:val="00225947"/>
    <w:rsid w:val="00286F18"/>
    <w:rsid w:val="002F5523"/>
    <w:rsid w:val="00377F49"/>
    <w:rsid w:val="003F146E"/>
    <w:rsid w:val="004332AA"/>
    <w:rsid w:val="00485076"/>
    <w:rsid w:val="004960BE"/>
    <w:rsid w:val="004B6D49"/>
    <w:rsid w:val="00520A43"/>
    <w:rsid w:val="00573574"/>
    <w:rsid w:val="0059005A"/>
    <w:rsid w:val="005B7CCE"/>
    <w:rsid w:val="005C2457"/>
    <w:rsid w:val="005D201C"/>
    <w:rsid w:val="005D5862"/>
    <w:rsid w:val="00610E35"/>
    <w:rsid w:val="00636D22"/>
    <w:rsid w:val="00705081"/>
    <w:rsid w:val="00756AB7"/>
    <w:rsid w:val="007F59FA"/>
    <w:rsid w:val="008376D6"/>
    <w:rsid w:val="00851081"/>
    <w:rsid w:val="00885478"/>
    <w:rsid w:val="0089386D"/>
    <w:rsid w:val="008E50E3"/>
    <w:rsid w:val="008F7A1B"/>
    <w:rsid w:val="0090657C"/>
    <w:rsid w:val="00981814"/>
    <w:rsid w:val="009B7FC1"/>
    <w:rsid w:val="009F4F7B"/>
    <w:rsid w:val="00A01443"/>
    <w:rsid w:val="00A25E24"/>
    <w:rsid w:val="00A92CC4"/>
    <w:rsid w:val="00A96E4C"/>
    <w:rsid w:val="00AB7E3D"/>
    <w:rsid w:val="00AC653D"/>
    <w:rsid w:val="00B06D36"/>
    <w:rsid w:val="00B3170C"/>
    <w:rsid w:val="00B81E51"/>
    <w:rsid w:val="00B91D9F"/>
    <w:rsid w:val="00C2629F"/>
    <w:rsid w:val="00C3461D"/>
    <w:rsid w:val="00C96E47"/>
    <w:rsid w:val="00CD5883"/>
    <w:rsid w:val="00D35FE8"/>
    <w:rsid w:val="00D44FC3"/>
    <w:rsid w:val="00D60201"/>
    <w:rsid w:val="00D77E78"/>
    <w:rsid w:val="00D926FD"/>
    <w:rsid w:val="00DD0014"/>
    <w:rsid w:val="00E069DB"/>
    <w:rsid w:val="00E20ED3"/>
    <w:rsid w:val="00E42F68"/>
    <w:rsid w:val="00EB39C2"/>
    <w:rsid w:val="00F61E55"/>
    <w:rsid w:val="00F63348"/>
    <w:rsid w:val="00F76CDC"/>
    <w:rsid w:val="00FF194C"/>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F65"/>
    <w:rPr>
      <w:rFonts w:cstheme="minorBidi"/>
    </w:rPr>
  </w:style>
  <w:style w:type="paragraph" w:styleId="Heading1">
    <w:name w:val="heading 1"/>
    <w:basedOn w:val="Normal"/>
    <w:next w:val="Normal"/>
    <w:link w:val="Heading1Char"/>
    <w:uiPriority w:val="9"/>
    <w:qFormat/>
    <w:rsid w:val="00981814"/>
    <w:pPr>
      <w:keepNext/>
      <w:keepLines/>
      <w:numPr>
        <w:numId w:val="1"/>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981814"/>
    <w:pPr>
      <w:numPr>
        <w:ilvl w:val="1"/>
      </w:numPr>
      <w:outlineLvl w:val="1"/>
    </w:pPr>
    <w:rPr>
      <w:sz w:val="28"/>
      <w:szCs w:val="26"/>
    </w:rPr>
  </w:style>
  <w:style w:type="paragraph" w:styleId="Heading3">
    <w:name w:val="heading 3"/>
    <w:basedOn w:val="Heading1"/>
    <w:next w:val="Normal"/>
    <w:link w:val="Heading3Char"/>
    <w:autoRedefine/>
    <w:uiPriority w:val="9"/>
    <w:unhideWhenUsed/>
    <w:qFormat/>
    <w:rsid w:val="005D201C"/>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5D201C"/>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981814"/>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5C2457"/>
    <w:pPr>
      <w:spacing w:after="200" w:line="240" w:lineRule="auto"/>
    </w:pPr>
    <w:rPr>
      <w:i/>
      <w:iCs/>
      <w:color w:val="000000" w:themeColor="text1"/>
      <w:sz w:val="24"/>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Props1.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147</Words>
  <Characters>6538</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70</cp:revision>
  <dcterms:created xsi:type="dcterms:W3CDTF">2022-05-15T15:00:00Z</dcterms:created>
  <dcterms:modified xsi:type="dcterms:W3CDTF">2022-10-15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oZdUsdh"/&gt;&lt;style id="http://www.zotero.org/styles/apa" locale="en-US" hasBibliography="1" bibliographyStyleHasBeenSet="1"/&gt;&lt;prefs&gt;&lt;pref name="fieldType" value="Field"/&gt;&lt;/prefs&gt;&lt;/data&gt;</vt:lpwstr>
  </property>
</Properties>
</file>